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C9EBD" w14:textId="3D28CD0F" w:rsidR="00D206BF" w:rsidRPr="00AD3A94" w:rsidRDefault="00785176" w:rsidP="00785176">
      <w:pPr>
        <w:pStyle w:val="SORNaslov"/>
        <w:rPr>
          <w:lang w:val="en-GB"/>
        </w:rPr>
      </w:pPr>
      <w:r w:rsidRPr="00AD3A94">
        <w:rPr>
          <w:lang w:val="en-GB"/>
        </w:rPr>
        <w:t>Use of Emotion in Designing BI Dashboards</w:t>
      </w:r>
      <w:r w:rsidR="00382D62" w:rsidRPr="00AD3A94">
        <w:rPr>
          <w:lang w:val="en-GB"/>
        </w:rPr>
        <w:t xml:space="preserve"> </w:t>
      </w:r>
    </w:p>
    <w:p w14:paraId="63B58BA7" w14:textId="77777777" w:rsidR="00785176" w:rsidRPr="00AD3A94" w:rsidRDefault="00785176" w:rsidP="00785176">
      <w:pPr>
        <w:pStyle w:val="SORNaslov"/>
        <w:rPr>
          <w:lang w:val="en-GB"/>
        </w:rPr>
      </w:pPr>
    </w:p>
    <w:p w14:paraId="4A629DAA" w14:textId="43EA1B77" w:rsidR="00CB5871" w:rsidRPr="00AD3A94" w:rsidRDefault="006D3BAF" w:rsidP="00401319">
      <w:pPr>
        <w:pStyle w:val="SORnames"/>
        <w:rPr>
          <w:b/>
          <w:lang w:val="en-GB"/>
        </w:rPr>
      </w:pPr>
      <w:r w:rsidRPr="00AD3A94">
        <w:rPr>
          <w:b/>
          <w:lang w:val="en-GB"/>
        </w:rPr>
        <w:t>Petr Průcha</w:t>
      </w:r>
      <w:r w:rsidR="00382D62" w:rsidRPr="00AD3A94">
        <w:rPr>
          <w:b/>
          <w:lang w:val="en-GB"/>
        </w:rPr>
        <w:t xml:space="preserve"> </w:t>
      </w:r>
    </w:p>
    <w:p w14:paraId="444756E7" w14:textId="07CF10E2" w:rsidR="00382D62" w:rsidRPr="00AD3A94" w:rsidRDefault="006D3BAF" w:rsidP="00382D62">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341ED5FD" w14:textId="77777777" w:rsidR="000444B5"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Pr="00AD3A94">
        <w:rPr>
          <w:b w:val="0"/>
          <w:caps w:val="0"/>
          <w:sz w:val="20"/>
          <w:szCs w:val="20"/>
          <w:lang w:val="en-GB"/>
        </w:rPr>
        <w:t>, Czech Republic</w:t>
      </w:r>
    </w:p>
    <w:p w14:paraId="7778C64F" w14:textId="36A27B96" w:rsidR="00D206BF" w:rsidRPr="00AD3A94" w:rsidRDefault="00382D62" w:rsidP="006D3BAF">
      <w:pPr>
        <w:pStyle w:val="SORNaslov"/>
        <w:rPr>
          <w:b w:val="0"/>
          <w:caps w:val="0"/>
          <w:sz w:val="20"/>
          <w:szCs w:val="20"/>
          <w:lang w:val="en-GB"/>
        </w:rPr>
      </w:pPr>
      <w:r w:rsidRPr="00AD3A94">
        <w:rPr>
          <w:b w:val="0"/>
          <w:caps w:val="0"/>
          <w:sz w:val="20"/>
          <w:szCs w:val="20"/>
          <w:lang w:val="en-GB"/>
        </w:rPr>
        <w:t xml:space="preserve">E-mail: </w:t>
      </w:r>
      <w:r w:rsidR="006D3BAF" w:rsidRPr="00AD3A94">
        <w:rPr>
          <w:b w:val="0"/>
          <w:caps w:val="0"/>
          <w:sz w:val="20"/>
          <w:szCs w:val="20"/>
          <w:lang w:val="en-GB"/>
        </w:rPr>
        <w:t>petr.prucha@tul.cz</w:t>
      </w:r>
    </w:p>
    <w:p w14:paraId="6F5CC340" w14:textId="77777777" w:rsidR="00382D62" w:rsidRPr="00AD3A94" w:rsidRDefault="00382D62" w:rsidP="00382D62">
      <w:pPr>
        <w:pStyle w:val="SORNaslov"/>
        <w:rPr>
          <w:sz w:val="20"/>
          <w:szCs w:val="24"/>
          <w:lang w:val="en-GB"/>
        </w:rPr>
      </w:pPr>
    </w:p>
    <w:p w14:paraId="54BB6682" w14:textId="4D1ABB6E" w:rsidR="009E3037" w:rsidRPr="00AD3A94" w:rsidRDefault="006D3BAF" w:rsidP="009E3037">
      <w:pPr>
        <w:pStyle w:val="SORnames"/>
        <w:rPr>
          <w:b/>
          <w:lang w:val="en-GB"/>
        </w:rPr>
      </w:pPr>
      <w:r w:rsidRPr="00AD3A94">
        <w:rPr>
          <w:b/>
          <w:lang w:val="en-GB"/>
        </w:rPr>
        <w:t xml:space="preserve">Petra </w:t>
      </w:r>
      <w:proofErr w:type="spellStart"/>
      <w:r w:rsidRPr="00AD3A94">
        <w:rPr>
          <w:b/>
          <w:lang w:val="en-GB"/>
        </w:rPr>
        <w:t>Kašparová</w:t>
      </w:r>
      <w:proofErr w:type="spellEnd"/>
    </w:p>
    <w:p w14:paraId="3C1F6F7D" w14:textId="2DC75C8F" w:rsidR="006D3BAF" w:rsidRPr="00AD3A94" w:rsidRDefault="006D3BAF" w:rsidP="006D3BAF">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627106B0" w14:textId="3B33D42B" w:rsidR="006D3BAF"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006D3BAF" w:rsidRPr="00AD3A94">
        <w:rPr>
          <w:b w:val="0"/>
          <w:caps w:val="0"/>
          <w:sz w:val="20"/>
          <w:szCs w:val="20"/>
          <w:lang w:val="en-GB"/>
        </w:rPr>
        <w:t>, Czech Republic</w:t>
      </w:r>
    </w:p>
    <w:p w14:paraId="1E10D191" w14:textId="067869B4" w:rsidR="000444B5" w:rsidRPr="00AD3A94" w:rsidRDefault="00382D62" w:rsidP="00382D62">
      <w:pPr>
        <w:pStyle w:val="SORNaslov"/>
        <w:rPr>
          <w:b w:val="0"/>
          <w:caps w:val="0"/>
          <w:sz w:val="20"/>
          <w:szCs w:val="20"/>
          <w:lang w:val="en-GB"/>
        </w:rPr>
      </w:pPr>
      <w:r w:rsidRPr="00AD3A94">
        <w:rPr>
          <w:b w:val="0"/>
          <w:caps w:val="0"/>
          <w:sz w:val="20"/>
          <w:szCs w:val="20"/>
          <w:lang w:val="en-GB"/>
        </w:rPr>
        <w:t xml:space="preserve">E-mail: </w:t>
      </w:r>
      <w:r w:rsidR="000444B5" w:rsidRPr="000444B5">
        <w:rPr>
          <w:b w:val="0"/>
          <w:caps w:val="0"/>
          <w:sz w:val="20"/>
          <w:szCs w:val="20"/>
          <w:lang w:val="en-GB"/>
        </w:rPr>
        <w:t>petra.kasparova1@tul.cz</w:t>
      </w:r>
    </w:p>
    <w:p w14:paraId="63FD4A7D" w14:textId="77777777" w:rsidR="00382D62" w:rsidRPr="00AD3A94" w:rsidRDefault="00382D62" w:rsidP="00382D62">
      <w:pPr>
        <w:pStyle w:val="SORNaslov"/>
        <w:rPr>
          <w:sz w:val="24"/>
          <w:szCs w:val="24"/>
          <w:lang w:val="en-GB"/>
        </w:rPr>
      </w:pPr>
    </w:p>
    <w:p w14:paraId="72045393" w14:textId="30B92601" w:rsidR="001F5621" w:rsidRPr="00AD3A94" w:rsidRDefault="00D206BF" w:rsidP="00401319">
      <w:pPr>
        <w:pStyle w:val="SORabstract"/>
        <w:rPr>
          <w:bCs/>
          <w:lang w:val="en-GB"/>
        </w:rPr>
      </w:pPr>
      <w:r w:rsidRPr="00AD3A94">
        <w:rPr>
          <w:b/>
          <w:lang w:val="en-GB"/>
        </w:rPr>
        <w:t>Abstract:</w:t>
      </w:r>
      <w:r w:rsidR="007E3275" w:rsidRPr="00AD3A94">
        <w:rPr>
          <w:b/>
          <w:lang w:val="en-GB"/>
        </w:rPr>
        <w:t xml:space="preserve"> </w:t>
      </w:r>
      <w:r w:rsidR="001F5621" w:rsidRPr="00AD3A94">
        <w:rPr>
          <w:bCs/>
          <w:lang w:val="en-GB"/>
        </w:rPr>
        <w:t>Due to inc</w:t>
      </w:r>
      <w:r w:rsidR="00654075" w:rsidRPr="00AD3A94">
        <w:rPr>
          <w:bCs/>
          <w:lang w:val="en-GB"/>
        </w:rPr>
        <w:t>rea</w:t>
      </w:r>
      <w:r w:rsidR="001F5621" w:rsidRPr="00AD3A94">
        <w:rPr>
          <w:bCs/>
          <w:lang w:val="en-GB"/>
        </w:rPr>
        <w:t>s</w:t>
      </w:r>
      <w:r w:rsidR="00654075" w:rsidRPr="00AD3A94">
        <w:rPr>
          <w:bCs/>
          <w:lang w:val="en-GB"/>
        </w:rPr>
        <w:t>ed</w:t>
      </w:r>
      <w:r w:rsidR="001F5621" w:rsidRPr="00AD3A94">
        <w:rPr>
          <w:bCs/>
          <w:lang w:val="en-GB"/>
        </w:rPr>
        <w:t xml:space="preserve"> focus on user exp</w:t>
      </w:r>
      <w:r w:rsidR="00654075" w:rsidRPr="00AD3A94">
        <w:rPr>
          <w:bCs/>
          <w:lang w:val="en-GB"/>
        </w:rPr>
        <w:t>e</w:t>
      </w:r>
      <w:r w:rsidR="001F5621" w:rsidRPr="00AD3A94">
        <w:rPr>
          <w:bCs/>
          <w:lang w:val="en-GB"/>
        </w:rPr>
        <w:t xml:space="preserve">rience and </w:t>
      </w:r>
      <w:r w:rsidR="00D66033" w:rsidRPr="00AD3A94">
        <w:rPr>
          <w:bCs/>
          <w:lang w:val="en-GB"/>
        </w:rPr>
        <w:t>user interface optimization</w:t>
      </w:r>
      <w:r w:rsidR="001F5621" w:rsidRPr="00AD3A94">
        <w:rPr>
          <w:bCs/>
          <w:lang w:val="en-GB"/>
        </w:rPr>
        <w:t xml:space="preserve"> for users and customers,</w:t>
      </w:r>
      <w:r w:rsidR="00D66033" w:rsidRPr="00AD3A94">
        <w:rPr>
          <w:bCs/>
          <w:lang w:val="en-GB"/>
        </w:rPr>
        <w:t xml:space="preserve"> this trend</w:t>
      </w:r>
      <w:r w:rsidR="001F5621" w:rsidRPr="00AD3A94">
        <w:rPr>
          <w:bCs/>
          <w:lang w:val="en-GB"/>
        </w:rPr>
        <w:t xml:space="preserve"> leads </w:t>
      </w:r>
      <w:r w:rsidR="005709FE" w:rsidRPr="00AD3A94">
        <w:rPr>
          <w:bCs/>
          <w:lang w:val="en-GB"/>
        </w:rPr>
        <w:t xml:space="preserve">to new methods for </w:t>
      </w:r>
      <w:r w:rsidR="00654075" w:rsidRPr="00AD3A94">
        <w:rPr>
          <w:bCs/>
          <w:lang w:val="en-GB"/>
        </w:rPr>
        <w:t>UX improvements</w:t>
      </w:r>
      <w:r w:rsidR="005709FE" w:rsidRPr="00AD3A94">
        <w:rPr>
          <w:bCs/>
          <w:lang w:val="en-GB"/>
        </w:rPr>
        <w:t>. One of the method</w:t>
      </w:r>
      <w:r w:rsidR="00654075" w:rsidRPr="00AD3A94">
        <w:rPr>
          <w:bCs/>
          <w:lang w:val="en-GB"/>
        </w:rPr>
        <w:t>s</w:t>
      </w:r>
      <w:r w:rsidR="005709FE" w:rsidRPr="00AD3A94">
        <w:rPr>
          <w:bCs/>
          <w:lang w:val="en-GB"/>
        </w:rPr>
        <w:t xml:space="preserve"> is </w:t>
      </w:r>
      <w:r w:rsidR="00654075" w:rsidRPr="00AD3A94">
        <w:rPr>
          <w:bCs/>
          <w:lang w:val="en-GB"/>
        </w:rPr>
        <w:t xml:space="preserve">the </w:t>
      </w:r>
      <w:r w:rsidR="005709FE" w:rsidRPr="00AD3A94">
        <w:rPr>
          <w:bCs/>
          <w:lang w:val="en-GB"/>
        </w:rPr>
        <w:t>use of emotion for getting additional feedback for UX</w:t>
      </w:r>
      <w:r w:rsidR="00654075" w:rsidRPr="00AD3A94">
        <w:rPr>
          <w:bCs/>
          <w:lang w:val="en-GB"/>
        </w:rPr>
        <w:t xml:space="preserve"> </w:t>
      </w:r>
      <w:r w:rsidR="005709FE" w:rsidRPr="00AD3A94">
        <w:rPr>
          <w:bCs/>
          <w:lang w:val="en-GB"/>
        </w:rPr>
        <w:t>designers. In this paper</w:t>
      </w:r>
      <w:r w:rsidR="00654075" w:rsidRPr="00AD3A94">
        <w:rPr>
          <w:bCs/>
          <w:lang w:val="en-GB"/>
        </w:rPr>
        <w:t xml:space="preserve">, </w:t>
      </w:r>
      <w:r w:rsidR="00654075" w:rsidRPr="00F423AE">
        <w:rPr>
          <w:bCs/>
          <w:lang w:val="en-GB"/>
        </w:rPr>
        <w:t>we focused on finding relations</w:t>
      </w:r>
      <w:r w:rsidR="00654075" w:rsidRPr="00AD3A94">
        <w:rPr>
          <w:bCs/>
          <w:lang w:val="en-GB"/>
        </w:rPr>
        <w:t xml:space="preserve"> among emotions, appearance, clarity, time,</w:t>
      </w:r>
      <w:r w:rsidR="005709FE" w:rsidRPr="00AD3A94">
        <w:rPr>
          <w:bCs/>
          <w:lang w:val="en-GB"/>
        </w:rPr>
        <w:t xml:space="preserve"> and </w:t>
      </w:r>
      <w:r w:rsidR="00654075" w:rsidRPr="00AD3A94">
        <w:rPr>
          <w:bCs/>
          <w:lang w:val="en-GB"/>
        </w:rPr>
        <w:t xml:space="preserve">a </w:t>
      </w:r>
      <w:r w:rsidR="005709FE" w:rsidRPr="00AD3A94">
        <w:rPr>
          <w:bCs/>
          <w:lang w:val="en-GB"/>
        </w:rPr>
        <w:t xml:space="preserve">number of elements </w:t>
      </w:r>
      <w:r w:rsidR="00654075" w:rsidRPr="00AD3A94">
        <w:rPr>
          <w:bCs/>
          <w:lang w:val="en-GB"/>
        </w:rPr>
        <w:t>to improve</w:t>
      </w:r>
      <w:r w:rsidR="005709FE" w:rsidRPr="00AD3A94">
        <w:rPr>
          <w:bCs/>
          <w:lang w:val="en-GB"/>
        </w:rPr>
        <w:t xml:space="preserve"> B</w:t>
      </w:r>
      <w:r w:rsidR="00654075" w:rsidRPr="00AD3A94">
        <w:rPr>
          <w:bCs/>
          <w:lang w:val="en-GB"/>
        </w:rPr>
        <w:t>usiness Intelligence</w:t>
      </w:r>
      <w:r w:rsidR="005709FE" w:rsidRPr="00AD3A94">
        <w:rPr>
          <w:bCs/>
          <w:lang w:val="en-GB"/>
        </w:rPr>
        <w:t xml:space="preserve"> dashboards.</w:t>
      </w:r>
    </w:p>
    <w:p w14:paraId="5FF783D9" w14:textId="77777777" w:rsidR="00D206BF" w:rsidRPr="00AD3A94" w:rsidRDefault="00D206BF" w:rsidP="00401319">
      <w:pPr>
        <w:pStyle w:val="SORabstract"/>
        <w:ind w:left="1134" w:hanging="1134"/>
        <w:rPr>
          <w:b/>
          <w:sz w:val="12"/>
          <w:szCs w:val="12"/>
          <w:lang w:val="en-GB"/>
        </w:rPr>
      </w:pPr>
    </w:p>
    <w:p w14:paraId="358A0302" w14:textId="4A9F150E" w:rsidR="00D206BF" w:rsidRPr="00AD3A94" w:rsidRDefault="00D206BF" w:rsidP="00401319">
      <w:pPr>
        <w:pStyle w:val="SORabstract"/>
        <w:ind w:left="1134" w:hanging="1134"/>
        <w:rPr>
          <w:lang w:val="en-GB"/>
        </w:rPr>
      </w:pPr>
      <w:r w:rsidRPr="00AD3A94">
        <w:rPr>
          <w:b/>
          <w:lang w:val="en-GB"/>
        </w:rPr>
        <w:t xml:space="preserve">Keywords: </w:t>
      </w:r>
      <w:r w:rsidR="000C2BEC" w:rsidRPr="00AD3A94">
        <w:rPr>
          <w:lang w:val="en-GB"/>
        </w:rPr>
        <w:t>UX – User Exp</w:t>
      </w:r>
      <w:r w:rsidR="00654075" w:rsidRPr="00AD3A94">
        <w:rPr>
          <w:lang w:val="en-GB"/>
        </w:rPr>
        <w:t>e</w:t>
      </w:r>
      <w:r w:rsidR="000C2BEC" w:rsidRPr="00AD3A94">
        <w:rPr>
          <w:lang w:val="en-GB"/>
        </w:rPr>
        <w:t>rience, UI – User Interface, B</w:t>
      </w:r>
      <w:r w:rsidR="00654075" w:rsidRPr="00AD3A94">
        <w:rPr>
          <w:lang w:val="en-GB"/>
        </w:rPr>
        <w:t>I</w:t>
      </w:r>
      <w:r w:rsidR="000C2BEC" w:rsidRPr="00AD3A94">
        <w:rPr>
          <w:lang w:val="en-GB"/>
        </w:rPr>
        <w:t xml:space="preserve"> – Business Inte</w:t>
      </w:r>
      <w:r w:rsidR="00654075" w:rsidRPr="00AD3A94">
        <w:rPr>
          <w:lang w:val="en-GB"/>
        </w:rPr>
        <w:t>l</w:t>
      </w:r>
      <w:r w:rsidR="000C2BEC" w:rsidRPr="00AD3A94">
        <w:rPr>
          <w:lang w:val="en-GB"/>
        </w:rPr>
        <w:t>ligence, Designing B</w:t>
      </w:r>
      <w:r w:rsidR="00654075" w:rsidRPr="00AD3A94">
        <w:rPr>
          <w:lang w:val="en-GB"/>
        </w:rPr>
        <w:t>I</w:t>
      </w:r>
      <w:r w:rsidR="000C2BEC" w:rsidRPr="00AD3A94">
        <w:rPr>
          <w:lang w:val="en-GB"/>
        </w:rPr>
        <w:t xml:space="preserve"> dashboards, B</w:t>
      </w:r>
      <w:r w:rsidR="00654075" w:rsidRPr="00AD3A94">
        <w:rPr>
          <w:lang w:val="en-GB"/>
        </w:rPr>
        <w:t>I</w:t>
      </w:r>
      <w:r w:rsidR="000C2BEC" w:rsidRPr="00AD3A94">
        <w:rPr>
          <w:lang w:val="en-GB"/>
        </w:rPr>
        <w:t xml:space="preserve"> dashboards </w:t>
      </w:r>
    </w:p>
    <w:p w14:paraId="0AA24224" w14:textId="77777777" w:rsidR="00D206BF" w:rsidRPr="00AD3A94" w:rsidRDefault="00D206BF" w:rsidP="00401319">
      <w:pPr>
        <w:pStyle w:val="SORabstract"/>
        <w:rPr>
          <w:sz w:val="24"/>
          <w:szCs w:val="24"/>
          <w:lang w:val="en-GB"/>
        </w:rPr>
      </w:pPr>
    </w:p>
    <w:p w14:paraId="511FE1F2" w14:textId="7AAF2507" w:rsidR="006A0DF4" w:rsidRPr="00AD3A94" w:rsidRDefault="00D83EE7" w:rsidP="006A0DF4">
      <w:pPr>
        <w:pStyle w:val="NaslovSOR05"/>
        <w:numPr>
          <w:ilvl w:val="0"/>
          <w:numId w:val="16"/>
        </w:numPr>
        <w:ind w:left="284" w:hanging="284"/>
      </w:pPr>
      <w:r w:rsidRPr="00AD3A94">
        <w:t>INTRODUCTION</w:t>
      </w:r>
    </w:p>
    <w:p w14:paraId="01A12C0E" w14:textId="77777777" w:rsidR="00D206BF" w:rsidRPr="00AD3A94" w:rsidRDefault="00D206BF" w:rsidP="00401319">
      <w:pPr>
        <w:pStyle w:val="SORtekst"/>
        <w:rPr>
          <w:lang w:val="en-GB"/>
        </w:rPr>
      </w:pPr>
    </w:p>
    <w:p w14:paraId="39AB5950" w14:textId="328DE06F" w:rsidR="00A12AD3" w:rsidRPr="00AD3A94" w:rsidRDefault="00DB0CC8" w:rsidP="00401319">
      <w:pPr>
        <w:pStyle w:val="SORtekst"/>
        <w:rPr>
          <w:lang w:val="en-GB"/>
        </w:rPr>
      </w:pPr>
      <w:r w:rsidRPr="00AD3A94">
        <w:rPr>
          <w:lang w:val="en-GB"/>
        </w:rPr>
        <w:t>Using emotion in improving UX (user-exp</w:t>
      </w:r>
      <w:r w:rsidR="00654075" w:rsidRPr="00AD3A94">
        <w:rPr>
          <w:lang w:val="en-GB"/>
        </w:rPr>
        <w:t>e</w:t>
      </w:r>
      <w:r w:rsidRPr="00AD3A94">
        <w:rPr>
          <w:lang w:val="en-GB"/>
        </w:rPr>
        <w:t xml:space="preserve">rience) and adding value to development </w:t>
      </w:r>
      <w:r w:rsidR="00381610">
        <w:rPr>
          <w:lang w:val="en-GB"/>
        </w:rPr>
        <w:t>has been</w:t>
      </w:r>
      <w:r w:rsidR="00381610" w:rsidRPr="00AD3A94">
        <w:rPr>
          <w:lang w:val="en-GB"/>
        </w:rPr>
        <w:t xml:space="preserve"> </w:t>
      </w:r>
      <w:r w:rsidRPr="00AD3A94">
        <w:rPr>
          <w:lang w:val="en-GB"/>
        </w:rPr>
        <w:t>proven</w:t>
      </w:r>
      <w:r w:rsidR="00510E30" w:rsidRPr="00AD3A94">
        <w:rPr>
          <w:lang w:val="en-GB"/>
        </w:rPr>
        <w:t xml:space="preserve"> </w:t>
      </w:r>
      <w:r w:rsidR="007C2E7D" w:rsidRPr="00AD3A94">
        <w:rPr>
          <w:lang w:val="en-GB"/>
        </w:rPr>
        <w:fldChar w:fldCharType="begin"/>
      </w:r>
      <w:r w:rsidR="0006042F">
        <w:rPr>
          <w:lang w:val="en-GB"/>
        </w:rPr>
        <w:instrText xml:space="preserve"> ADDIN ZOTERO_ITEM CSL_CITATION {"citationID":"LyVpQTSK","properties":{"formattedCitation":"[3]","plainCitation":"[3]","noteIndex":0},"citationItems":[{"id":"3COegRoc/Vao7tBJO","uris":["http://zotero.org/users/6963813/items/GJIEJ5PS"],"uri":["http://zotero.org/users/6963813/items/GJIEJ5PS"],"itemData":{"id":220,"type":"paper-conference","DOI":"10.1145/1520340.1520420","event":"Proceedings of the 27th international conference extended abstracts on Human factors in computing systems - CHI EA '09","publisher":"ACM Press","title":"Beyond usability","URL":"https://dx.doi.org/10.1145/1520340.1520420","author":[{"family":"Agarwal","given":"Anshu"},{"family":"Meyer","given":"Andrew"}],"issued":{"date-parts":[["2009"]]}}}],"schema":"https://github.com/citation-style-language/schema/raw/master/csl-citation.json"} </w:instrText>
      </w:r>
      <w:r w:rsidR="007C2E7D" w:rsidRPr="00AD3A94">
        <w:rPr>
          <w:lang w:val="en-GB"/>
        </w:rPr>
        <w:fldChar w:fldCharType="separate"/>
      </w:r>
      <w:r w:rsidR="0006042F" w:rsidRPr="0006042F">
        <w:t>[3]</w:t>
      </w:r>
      <w:r w:rsidR="007C2E7D" w:rsidRPr="00AD3A94">
        <w:rPr>
          <w:lang w:val="en-GB"/>
        </w:rPr>
        <w:fldChar w:fldCharType="end"/>
      </w:r>
      <w:r w:rsidR="007C2E7D" w:rsidRPr="00AD3A94">
        <w:rPr>
          <w:lang w:val="en-GB"/>
        </w:rPr>
        <w:t xml:space="preserve"> </w:t>
      </w:r>
      <w:r w:rsidR="007C2E7D" w:rsidRPr="00AD3A94">
        <w:rPr>
          <w:lang w:val="en-GB"/>
        </w:rPr>
        <w:fldChar w:fldCharType="begin"/>
      </w:r>
      <w:r w:rsidR="0006042F">
        <w:rPr>
          <w:lang w:val="en-GB"/>
        </w:rPr>
        <w:instrText xml:space="preserve"> ADDIN ZOTERO_ITEM CSL_CITATION {"citationID":"ZaxaF1ML","properties":{"formattedCitation":"[13]","plainCitation":"[13]","noteIndex":0},"citationItems":[{"id":"3COegRoc/jPYTf1il","uris":["http://zotero.org/users/6963813/items/WDV9LPCZ"],"uri":["http://zotero.org/users/6963813/items/WDV9LPCZ"],"itemData":{"id":222,"type":"paper-conference","DOI":"10.1145/1753846.1754037","event":"Proceedings of the 28th of the international conference extended abstracts on Human factors in computing systems - CHI EA '10","publisher":"ACM Press","title":"Measuring user experience of websites","URL":"https://dx.doi.org/10.1145/1753846.1754037","author":[{"family":"Petrie","given":"Helen"},{"family":"Precious","given":"John"}],"issued":{"date-parts":[["2010"]]}}}],"schema":"https://github.com/citation-style-language/schema/raw/master/csl-citation.json"} </w:instrText>
      </w:r>
      <w:r w:rsidR="007C2E7D" w:rsidRPr="00AD3A94">
        <w:rPr>
          <w:lang w:val="en-GB"/>
        </w:rPr>
        <w:fldChar w:fldCharType="separate"/>
      </w:r>
      <w:r w:rsidR="0006042F" w:rsidRPr="0006042F">
        <w:t>[13]</w:t>
      </w:r>
      <w:r w:rsidR="007C2E7D" w:rsidRPr="00AD3A94">
        <w:rPr>
          <w:lang w:val="en-GB"/>
        </w:rPr>
        <w:fldChar w:fldCharType="end"/>
      </w:r>
      <w:r w:rsidR="007C2E7D" w:rsidRPr="00AD3A94">
        <w:rPr>
          <w:lang w:val="en-GB"/>
        </w:rPr>
        <w:t xml:space="preserve"> </w:t>
      </w:r>
      <w:r w:rsidR="007C2E7D" w:rsidRPr="00AD3A94">
        <w:rPr>
          <w:lang w:val="en-GB"/>
        </w:rPr>
        <w:fldChar w:fldCharType="begin"/>
      </w:r>
      <w:r w:rsidR="0006042F">
        <w:rPr>
          <w:lang w:val="en-GB"/>
        </w:rPr>
        <w:instrText xml:space="preserve"> ADDIN ZOTERO_ITEM CSL_CITATION {"citationID":"K4Bs2yfG","properties":{"formattedCitation":"[14]","plainCitation":"[14]","noteIndex":0},"citationItems":[{"id":"3COegRoc/GzFlC33n","uris":["http://zotero.org/users/6963813/items/7LCG645H"],"uri":["http://zotero.org/users/6963813/items/7LCG645H"],"itemData":{"id":224,"type":"article-journal","container-title":"International Journal of Human-Computer Interaction","DOI":"10.1080/10447318.2013.858460","ISSN":"1044-7318","issue":"4","journalAbbreviation":"International Journal of Human-Computer Interaction","note":"publisher: Informa UK Limited","page":"303-320","title":"Emotional Dimensions of User Experience: A User Psychological Analysis","volume":"30","author":[{"family":"Saariluoma","given":"Pertti"},{"family":"Jokinen","given":"Jussi P. P."}],"issued":{"date-parts":[["2014"]]}}}],"schema":"https://github.com/citation-style-language/schema/raw/master/csl-citation.json"} </w:instrText>
      </w:r>
      <w:r w:rsidR="007C2E7D" w:rsidRPr="00AD3A94">
        <w:rPr>
          <w:lang w:val="en-GB"/>
        </w:rPr>
        <w:fldChar w:fldCharType="separate"/>
      </w:r>
      <w:r w:rsidR="0006042F" w:rsidRPr="0006042F">
        <w:t>[14]</w:t>
      </w:r>
      <w:r w:rsidR="007C2E7D" w:rsidRPr="00AD3A94">
        <w:rPr>
          <w:lang w:val="en-GB"/>
        </w:rPr>
        <w:fldChar w:fldCharType="end"/>
      </w:r>
      <w:r w:rsidRPr="00AD3A94">
        <w:rPr>
          <w:lang w:val="en-GB"/>
        </w:rPr>
        <w:t xml:space="preserve">. </w:t>
      </w:r>
      <w:r w:rsidR="001957BE" w:rsidRPr="00AD3A94">
        <w:rPr>
          <w:lang w:val="en-GB"/>
        </w:rPr>
        <w:t>By nature</w:t>
      </w:r>
      <w:r w:rsidR="00654075" w:rsidRPr="00AD3A94">
        <w:rPr>
          <w:lang w:val="en-GB"/>
        </w:rPr>
        <w:t>,</w:t>
      </w:r>
      <w:r w:rsidR="001957BE" w:rsidRPr="00AD3A94">
        <w:rPr>
          <w:lang w:val="en-GB"/>
        </w:rPr>
        <w:t xml:space="preserve"> emotion drives human actions and de</w:t>
      </w:r>
      <w:r w:rsidR="00654075" w:rsidRPr="00AD3A94">
        <w:rPr>
          <w:lang w:val="en-GB"/>
        </w:rPr>
        <w:t>c</w:t>
      </w:r>
      <w:r w:rsidR="001957BE" w:rsidRPr="00AD3A94">
        <w:rPr>
          <w:lang w:val="en-GB"/>
        </w:rPr>
        <w:t>isions</w:t>
      </w:r>
      <w:r w:rsidR="00A87393" w:rsidRPr="00AD3A94">
        <w:rPr>
          <w:lang w:val="en-GB"/>
        </w:rPr>
        <w:t xml:space="preserve"> </w:t>
      </w:r>
      <w:r w:rsidR="00503273" w:rsidRPr="00AD3A94">
        <w:rPr>
          <w:lang w:val="en-GB"/>
        </w:rPr>
        <w:fldChar w:fldCharType="begin"/>
      </w:r>
      <w:r w:rsidR="0006042F">
        <w:rPr>
          <w:lang w:val="en-GB"/>
        </w:rPr>
        <w:instrText xml:space="preserve"> ADDIN ZOTERO_ITEM CSL_CITATION {"citationID":"WtA7Qyol","properties":{"formattedCitation":"[15]","plainCitation":"[15]","noteIndex":0},"citationItems":[{"id":"3COegRoc/lZCU0F4a","uris":["http://zotero.org/users/6963813/items/KVZTKPKA"],"uri":["http://zotero.org/users/6963813/items/KVZTKPKA"],"itemData":{"id":229,"type":"article-journal","abstract":"The author discusses the steps in the development of his component process model (CPM) of emotions. In 1981 he proposed a formal model to extend the original idea about the role of the stimulus evaluation factors in differentiating emotional states to a sequence model. This model states that the differentiated emotional states are the result of the successive outcomes of a series of stimulus evaluation checks. A CPM of emotion was then developed. The CPM postulates 5 functionally defined subsystems of an organism that are centrally involved in the emotional process: information processing, support, executive, action, and monitoring. Differences between this theory and discrete emotion theory are discussed, and the CPM is used to account for the semantic structure of natural language emotion terms. Two studies, involving 10 Ss who sorted emotion terms and 636 students who completed a questionnaire on situations that provoke emotional arousal, are cited, and results concerning antecedents and reactions are noted. (38 ref) (PsycINFO Database Record (c) 2016 APA, all rights reserved)","container-title":"Review of Personality &amp; Social Psychology","ISSN":"0270-1987(Print)","note":"publisher-place: US\npublisher: Sage Publications, Inc.","page":"37-63","source":"APA PsycNET","title":"Emotion as a multicomponent process: A model and some cross-cultural data","title-short":"Emotion as a multicomponent process","volume":"5","author":[{"family":"Scherer","given":"Klaus R."}],"issued":{"date-parts":[["1984"]]}}}],"schema":"https://github.com/citation-style-language/schema/raw/master/csl-citation.json"} </w:instrText>
      </w:r>
      <w:r w:rsidR="00503273" w:rsidRPr="00AD3A94">
        <w:rPr>
          <w:lang w:val="en-GB"/>
        </w:rPr>
        <w:fldChar w:fldCharType="separate"/>
      </w:r>
      <w:r w:rsidR="0006042F" w:rsidRPr="0006042F">
        <w:t>[15]</w:t>
      </w:r>
      <w:r w:rsidR="00503273" w:rsidRPr="00AD3A94">
        <w:rPr>
          <w:lang w:val="en-GB"/>
        </w:rPr>
        <w:fldChar w:fldCharType="end"/>
      </w:r>
      <w:r w:rsidR="00503273" w:rsidRPr="00AD3A94">
        <w:rPr>
          <w:lang w:val="en-GB"/>
        </w:rPr>
        <w:t xml:space="preserve">. </w:t>
      </w:r>
      <w:r w:rsidR="00654075" w:rsidRPr="00AD3A94">
        <w:rPr>
          <w:lang w:val="en-GB"/>
        </w:rPr>
        <w:t>Using emotion in UX also contributes to</w:t>
      </w:r>
      <w:r w:rsidR="00503273" w:rsidRPr="00AD3A94">
        <w:rPr>
          <w:lang w:val="en-GB"/>
        </w:rPr>
        <w:t xml:space="preserve"> the trend of using emotion in marketing </w:t>
      </w:r>
      <w:r w:rsidR="00520E7C" w:rsidRPr="00AD3A94">
        <w:rPr>
          <w:lang w:val="en-GB"/>
        </w:rPr>
        <w:fldChar w:fldCharType="begin"/>
      </w:r>
      <w:r w:rsidR="0006042F">
        <w:rPr>
          <w:lang w:val="en-GB"/>
        </w:rPr>
        <w:instrText xml:space="preserve"> ADDIN ZOTERO_ITEM CSL_CITATION {"citationID":"k5VuS22e","properties":{"formattedCitation":"[12]","plainCitation":"[12]","noteIndex":0},"citationItems":[{"id":"3COegRoc/oxokRYuF","uris":["http://zotero.org/users/6963813/items/H6SAPJ2H"],"uri":["http://zotero.org/users/6963813/items/H6SAPJ2H"],"itemData":{"id":226,"type":"article-journal","container-title":"Acta Informatica Pragensia","DOI":"10.18267/j.aip.50","ISSN":"18054951, 18054951","issue":"2","journalAbbreviation":"AIP","page":"219-221","source":"DOI.org (Crossref)","title":"Jan Egem: Knowledge of Customer Data and Their Integration in Marketing","title-short":"Jan Egem","volume":"3","author":[{"family":"Mildeová","given":"Stanislava"},{"family":"Smutný","given":"Zdeněk"}],"issued":{"date-parts":[["2014",12,30]]}}}],"schema":"https://github.com/citation-style-language/schema/raw/master/csl-citation.json"} </w:instrText>
      </w:r>
      <w:r w:rsidR="00520E7C" w:rsidRPr="00AD3A94">
        <w:rPr>
          <w:lang w:val="en-GB"/>
        </w:rPr>
        <w:fldChar w:fldCharType="separate"/>
      </w:r>
      <w:r w:rsidR="0006042F" w:rsidRPr="0006042F">
        <w:t>[12]</w:t>
      </w:r>
      <w:r w:rsidR="00520E7C" w:rsidRPr="00AD3A94">
        <w:rPr>
          <w:lang w:val="en-GB"/>
        </w:rPr>
        <w:fldChar w:fldCharType="end"/>
      </w:r>
      <w:r w:rsidR="00503273" w:rsidRPr="00AD3A94">
        <w:rPr>
          <w:lang w:val="en-GB"/>
        </w:rPr>
        <w:t xml:space="preserve">. UX </w:t>
      </w:r>
      <w:r w:rsidR="00654075" w:rsidRPr="00AD3A94">
        <w:rPr>
          <w:lang w:val="en-GB"/>
        </w:rPr>
        <w:t>is</w:t>
      </w:r>
      <w:r w:rsidR="00503273" w:rsidRPr="00AD3A94">
        <w:rPr>
          <w:lang w:val="en-GB"/>
        </w:rPr>
        <w:t xml:space="preserve"> </w:t>
      </w:r>
      <w:r w:rsidR="00654075" w:rsidRPr="00AD3A94">
        <w:rPr>
          <w:lang w:val="en-GB"/>
        </w:rPr>
        <w:t>also considered</w:t>
      </w:r>
      <w:r w:rsidR="00503273" w:rsidRPr="00AD3A94">
        <w:rPr>
          <w:lang w:val="en-GB"/>
        </w:rPr>
        <w:t xml:space="preserve"> as part of </w:t>
      </w:r>
      <w:r w:rsidR="00654075" w:rsidRPr="00AD3A94">
        <w:rPr>
          <w:lang w:val="en-GB"/>
        </w:rPr>
        <w:t xml:space="preserve">the </w:t>
      </w:r>
      <w:r w:rsidR="00503273" w:rsidRPr="00AD3A94">
        <w:rPr>
          <w:lang w:val="en-GB"/>
        </w:rPr>
        <w:t>marketing discipline</w:t>
      </w:r>
      <w:r w:rsidR="00503273" w:rsidRPr="00F423AE">
        <w:rPr>
          <w:lang w:val="en-GB"/>
        </w:rPr>
        <w:t>.</w:t>
      </w:r>
      <w:r w:rsidR="00BB369F" w:rsidRPr="00F423AE">
        <w:rPr>
          <w:lang w:val="en-GB"/>
        </w:rPr>
        <w:t xml:space="preserve"> </w:t>
      </w:r>
      <w:r w:rsidR="00654075" w:rsidRPr="00F423AE">
        <w:rPr>
          <w:lang w:val="en-GB"/>
        </w:rPr>
        <w:t>I</w:t>
      </w:r>
      <w:r w:rsidR="00BB369F" w:rsidRPr="00F423AE">
        <w:rPr>
          <w:lang w:val="en-GB"/>
        </w:rPr>
        <w:t xml:space="preserve">mproving </w:t>
      </w:r>
      <w:r w:rsidR="00381610">
        <w:rPr>
          <w:lang w:val="en-GB"/>
        </w:rPr>
        <w:t xml:space="preserve">the </w:t>
      </w:r>
      <w:r w:rsidR="00BB369F" w:rsidRPr="00F423AE">
        <w:rPr>
          <w:lang w:val="en-GB"/>
        </w:rPr>
        <w:t xml:space="preserve">UX </w:t>
      </w:r>
      <w:r w:rsidR="00AD14D9" w:rsidRPr="00F423AE">
        <w:rPr>
          <w:lang w:val="en-GB"/>
        </w:rPr>
        <w:t xml:space="preserve">of any product </w:t>
      </w:r>
      <w:r w:rsidR="00381610">
        <w:rPr>
          <w:lang w:val="en-GB"/>
        </w:rPr>
        <w:t xml:space="preserve">has been </w:t>
      </w:r>
      <w:r w:rsidR="00AD14D9" w:rsidRPr="00F423AE">
        <w:rPr>
          <w:lang w:val="en-GB"/>
        </w:rPr>
        <w:t>prove</w:t>
      </w:r>
      <w:r w:rsidR="00F423AE">
        <w:rPr>
          <w:lang w:val="en-GB"/>
        </w:rPr>
        <w:t>n to</w:t>
      </w:r>
      <w:r w:rsidR="00AD14D9" w:rsidRPr="00F423AE">
        <w:rPr>
          <w:lang w:val="en-GB"/>
        </w:rPr>
        <w:t xml:space="preserve"> increase</w:t>
      </w:r>
      <w:r w:rsidR="00654075" w:rsidRPr="00F423AE">
        <w:rPr>
          <w:lang w:val="en-GB"/>
        </w:rPr>
        <w:t xml:space="preserve"> customer satisfaction and user satisfaction</w:t>
      </w:r>
      <w:r w:rsidR="00654075" w:rsidRPr="00AD3A94">
        <w:rPr>
          <w:lang w:val="en-GB"/>
        </w:rPr>
        <w:t>, leading to increased revenue, lower marketing costs, and justifying</w:t>
      </w:r>
      <w:r w:rsidR="00A87393" w:rsidRPr="00AD3A94">
        <w:rPr>
          <w:lang w:val="en-GB"/>
        </w:rPr>
        <w:t xml:space="preserve"> the return of the investment</w:t>
      </w:r>
      <w:r w:rsidR="00520E7C" w:rsidRPr="00AD3A94">
        <w:rPr>
          <w:lang w:val="en-GB"/>
        </w:rPr>
        <w:t>s</w:t>
      </w:r>
      <w:r w:rsidR="00D66033" w:rsidRPr="00AD3A94">
        <w:rPr>
          <w:lang w:val="en-GB"/>
        </w:rPr>
        <w:t xml:space="preserve"> into better UX</w:t>
      </w:r>
      <w:r w:rsidR="00520E7C" w:rsidRPr="00AD3A94">
        <w:rPr>
          <w:lang w:val="en-GB"/>
        </w:rPr>
        <w:t xml:space="preserve"> </w:t>
      </w:r>
      <w:r w:rsidR="00520E7C" w:rsidRPr="00AD3A94">
        <w:rPr>
          <w:lang w:val="en-GB"/>
        </w:rPr>
        <w:fldChar w:fldCharType="begin"/>
      </w:r>
      <w:r w:rsidR="0006042F">
        <w:rPr>
          <w:lang w:val="en-GB"/>
        </w:rPr>
        <w:instrText xml:space="preserve"> ADDIN ZOTERO_ITEM CSL_CITATION {"citationID":"kGKhCxpl","properties":{"formattedCitation":"[9]","plainCitation":"[9]","noteIndex":0},"citationItems":[{"id":"3COegRoc/tbQyCkr5","uris":["http://zotero.org/users/6963813/items/GRVIN38M"],"uri":["http://zotero.org/users/6963813/items/GRVIN38M"],"itemData":{"id":232,"type":"article-journal","container-title":"Interacting with Computers","DOI":"10.1016/j.intcom.2011.06.005","ISSN":"09535438","issue":"5","journalAbbreviation":"Interacting with Computers","language":"en","page":"473-483","source":"DOI.org (Crossref)","title":"UX Curve: A method for evaluating long-term user experience","title-short":"UX Curve","volume":"23","author":[{"family":"Kujala","given":"Sari"},{"family":"Roto","given":"Virpi"},{"family":"Väänänen-Vainio-Mattila","given":"Kaisa"},{"family":"Karapanos","given":"Evangelos"},{"family":"Sinnelä","given":"Arto"}],"issued":{"date-parts":[["2011",9]]}}}],"schema":"https://github.com/citation-style-language/schema/raw/master/csl-citation.json"} </w:instrText>
      </w:r>
      <w:r w:rsidR="00520E7C" w:rsidRPr="00AD3A94">
        <w:rPr>
          <w:lang w:val="en-GB"/>
        </w:rPr>
        <w:fldChar w:fldCharType="separate"/>
      </w:r>
      <w:r w:rsidR="0006042F" w:rsidRPr="0006042F">
        <w:t>[9]</w:t>
      </w:r>
      <w:r w:rsidR="00520E7C" w:rsidRPr="00AD3A94">
        <w:rPr>
          <w:lang w:val="en-GB"/>
        </w:rPr>
        <w:fldChar w:fldCharType="end"/>
      </w:r>
      <w:r w:rsidR="00AD14D9" w:rsidRPr="00AD3A94">
        <w:rPr>
          <w:lang w:val="en-GB"/>
        </w:rPr>
        <w:t>.</w:t>
      </w:r>
      <w:r w:rsidR="00DE3055" w:rsidRPr="00AD3A94">
        <w:rPr>
          <w:lang w:val="en-GB"/>
        </w:rPr>
        <w:t xml:space="preserve"> </w:t>
      </w:r>
      <w:r w:rsidR="006615DC">
        <w:rPr>
          <w:lang w:val="en-GB"/>
        </w:rPr>
        <w:t>Also, b</w:t>
      </w:r>
      <w:r w:rsidR="006615DC" w:rsidRPr="00AD3A94">
        <w:rPr>
          <w:lang w:val="en-GB"/>
        </w:rPr>
        <w:t xml:space="preserve">etter </w:t>
      </w:r>
      <w:r w:rsidR="00DE3055" w:rsidRPr="00AD3A94">
        <w:rPr>
          <w:lang w:val="en-GB"/>
        </w:rPr>
        <w:t xml:space="preserve">UX can increase </w:t>
      </w:r>
      <w:r w:rsidR="006615DC">
        <w:rPr>
          <w:lang w:val="en-GB"/>
        </w:rPr>
        <w:t xml:space="preserve">the </w:t>
      </w:r>
      <w:r w:rsidR="00DE3055" w:rsidRPr="00AD3A94">
        <w:rPr>
          <w:lang w:val="en-GB"/>
        </w:rPr>
        <w:t>efficiency of employees</w:t>
      </w:r>
      <w:r w:rsidR="00D66033" w:rsidRPr="00AD3A94">
        <w:rPr>
          <w:lang w:val="en-GB"/>
        </w:rPr>
        <w:t xml:space="preserve"> </w:t>
      </w:r>
      <w:r w:rsidR="00DE3055" w:rsidRPr="00AD3A94">
        <w:rPr>
          <w:lang w:val="en-GB"/>
        </w:rPr>
        <w:fldChar w:fldCharType="begin"/>
      </w:r>
      <w:r w:rsidR="0006042F">
        <w:rPr>
          <w:lang w:val="en-GB"/>
        </w:rPr>
        <w:instrText xml:space="preserve"> ADDIN ZOTERO_ITEM CSL_CITATION {"citationID":"HIBYkGRO","properties":{"formattedCitation":"[6]","plainCitation":"[6]","noteIndex":0},"citationItems":[{"id":"3COegRoc/JWF1W2W7","uris":["http://zotero.org/users/6963813/items/9NLPVN6X"],"uri":["http://zotero.org/users/6963813/items/9NLPVN6X"],"itemData":{"id":234,"type":"article-journal","container-title":"Computer Standards &amp; Interfaces","DOI":"10.1016/j.csi.2019.01.007","ISSN":"0920-5489","journalAbbreviation":"Computer Standards &amp; Interfaces","note":"publisher: Elsevier BV","page":"38-44","title":"Developing a UX KPI based on the user experience questionnaire","volume":"65","author":[{"family":"Hinderks","given":"Andreas"},{"family":"Schrepp","given":"Martin"},{"family":"Domínguez Mayo","given":"Francisco José"},{"family":"Escalona","given":"María José"},{"family":"Thomaschewski","given":"Jörg"}],"issued":{"date-parts":[["2019"]]}}}],"schema":"https://github.com/citation-style-language/schema/raw/master/csl-citation.json"} </w:instrText>
      </w:r>
      <w:r w:rsidR="00DE3055" w:rsidRPr="00AD3A94">
        <w:rPr>
          <w:lang w:val="en-GB"/>
        </w:rPr>
        <w:fldChar w:fldCharType="separate"/>
      </w:r>
      <w:r w:rsidR="0006042F" w:rsidRPr="0006042F">
        <w:t>[6]</w:t>
      </w:r>
      <w:r w:rsidR="00DE3055" w:rsidRPr="00AD3A94">
        <w:rPr>
          <w:lang w:val="en-GB"/>
        </w:rPr>
        <w:fldChar w:fldCharType="end"/>
      </w:r>
      <w:r w:rsidR="00DE3055" w:rsidRPr="00AD3A94">
        <w:rPr>
          <w:lang w:val="en-GB"/>
        </w:rPr>
        <w:t>.</w:t>
      </w:r>
    </w:p>
    <w:p w14:paraId="7679ED46" w14:textId="096093B5" w:rsidR="00A27071" w:rsidRPr="00AD3A94" w:rsidRDefault="00523998" w:rsidP="00574268">
      <w:pPr>
        <w:pStyle w:val="SORtekst"/>
        <w:ind w:firstLine="284"/>
        <w:rPr>
          <w:lang w:val="en-GB"/>
        </w:rPr>
      </w:pPr>
      <w:r>
        <w:rPr>
          <w:lang w:val="en-GB"/>
        </w:rPr>
        <w:t xml:space="preserve">Trends </w:t>
      </w:r>
      <w:r w:rsidR="006615DC">
        <w:rPr>
          <w:lang w:val="en-GB"/>
        </w:rPr>
        <w:t xml:space="preserve">such </w:t>
      </w:r>
      <w:r>
        <w:rPr>
          <w:lang w:val="en-GB"/>
        </w:rPr>
        <w:t>as data</w:t>
      </w:r>
      <w:r w:rsidR="0037687A" w:rsidRPr="00523998">
        <w:rPr>
          <w:lang w:val="en-GB"/>
        </w:rPr>
        <w:t xml:space="preserve"> analysis </w:t>
      </w:r>
      <w:r w:rsidR="00D37B34">
        <w:rPr>
          <w:lang w:val="en-GB"/>
        </w:rPr>
        <w:t>are</w:t>
      </w:r>
      <w:r w:rsidR="002B7418" w:rsidRPr="00523998">
        <w:rPr>
          <w:lang w:val="en-GB"/>
        </w:rPr>
        <w:t xml:space="preserve"> </w:t>
      </w:r>
      <w:r w:rsidR="0037687A" w:rsidRPr="00523998">
        <w:rPr>
          <w:lang w:val="en-GB"/>
        </w:rPr>
        <w:t>booming</w:t>
      </w:r>
      <w:r>
        <w:rPr>
          <w:lang w:val="en-GB"/>
        </w:rPr>
        <w:t xml:space="preserve"> n</w:t>
      </w:r>
      <w:r w:rsidR="000625C5" w:rsidRPr="00523998">
        <w:rPr>
          <w:lang w:val="en-GB"/>
        </w:rPr>
        <w:t>ot</w:t>
      </w:r>
      <w:r w:rsidR="0037687A" w:rsidRPr="00523998">
        <w:rPr>
          <w:lang w:val="en-GB"/>
        </w:rPr>
        <w:t xml:space="preserve"> just </w:t>
      </w:r>
      <w:r w:rsidR="006B4920">
        <w:rPr>
          <w:lang w:val="en-GB"/>
        </w:rPr>
        <w:t xml:space="preserve">in </w:t>
      </w:r>
      <w:r w:rsidR="0037687A" w:rsidRPr="00523998">
        <w:rPr>
          <w:lang w:val="en-GB"/>
        </w:rPr>
        <w:t>B</w:t>
      </w:r>
      <w:r w:rsidR="000625C5" w:rsidRPr="00523998">
        <w:rPr>
          <w:lang w:val="en-GB"/>
        </w:rPr>
        <w:t>usiness Intelligence (B</w:t>
      </w:r>
      <w:r w:rsidR="00654075" w:rsidRPr="00523998">
        <w:rPr>
          <w:lang w:val="en-GB"/>
        </w:rPr>
        <w:t>I</w:t>
      </w:r>
      <w:r w:rsidR="000625C5" w:rsidRPr="00523998">
        <w:rPr>
          <w:lang w:val="en-GB"/>
        </w:rPr>
        <w:t>)</w:t>
      </w:r>
      <w:r w:rsidR="00654075" w:rsidRPr="00523998">
        <w:rPr>
          <w:lang w:val="en-GB"/>
        </w:rPr>
        <w:t xml:space="preserve"> but also</w:t>
      </w:r>
      <w:r w:rsidR="0085541B" w:rsidRPr="00523998">
        <w:rPr>
          <w:lang w:val="en-GB"/>
        </w:rPr>
        <w:t xml:space="preserve"> </w:t>
      </w:r>
      <w:r w:rsidR="006B4920">
        <w:rPr>
          <w:lang w:val="en-GB"/>
        </w:rPr>
        <w:t xml:space="preserve">in </w:t>
      </w:r>
      <w:r w:rsidR="0085541B" w:rsidRPr="00523998">
        <w:rPr>
          <w:lang w:val="en-GB"/>
        </w:rPr>
        <w:t>process mining, A</w:t>
      </w:r>
      <w:r w:rsidR="00654075" w:rsidRPr="00523998">
        <w:rPr>
          <w:lang w:val="en-GB"/>
        </w:rPr>
        <w:t>I</w:t>
      </w:r>
      <w:r w:rsidR="0085541B" w:rsidRPr="00523998">
        <w:rPr>
          <w:lang w:val="en-GB"/>
        </w:rPr>
        <w:t xml:space="preserve"> data a</w:t>
      </w:r>
      <w:r w:rsidR="00DE3055" w:rsidRPr="00523998">
        <w:rPr>
          <w:lang w:val="en-GB"/>
        </w:rPr>
        <w:t>u</w:t>
      </w:r>
      <w:r w:rsidR="0085541B" w:rsidRPr="00523998">
        <w:rPr>
          <w:lang w:val="en-GB"/>
        </w:rPr>
        <w:t>t</w:t>
      </w:r>
      <w:r w:rsidR="00DE3055" w:rsidRPr="00523998">
        <w:rPr>
          <w:lang w:val="en-GB"/>
        </w:rPr>
        <w:t>o</w:t>
      </w:r>
      <w:r w:rsidR="0085541B" w:rsidRPr="00523998">
        <w:rPr>
          <w:lang w:val="en-GB"/>
        </w:rPr>
        <w:t>mation</w:t>
      </w:r>
      <w:r w:rsidR="00654075" w:rsidRPr="00523998">
        <w:rPr>
          <w:lang w:val="en-GB"/>
        </w:rPr>
        <w:t>,</w:t>
      </w:r>
      <w:r w:rsidR="0085541B" w:rsidRPr="00523998">
        <w:rPr>
          <w:lang w:val="en-GB"/>
        </w:rPr>
        <w:t xml:space="preserve"> and others.</w:t>
      </w:r>
      <w:r w:rsidR="0085541B" w:rsidRPr="00AD3A94">
        <w:rPr>
          <w:lang w:val="en-GB"/>
        </w:rPr>
        <w:t xml:space="preserve"> </w:t>
      </w:r>
      <w:r w:rsidR="00DE3055" w:rsidRPr="00AD3A94">
        <w:rPr>
          <w:lang w:val="en-GB"/>
        </w:rPr>
        <w:t>This trend</w:t>
      </w:r>
      <w:r w:rsidR="0085541B" w:rsidRPr="00AD3A94">
        <w:rPr>
          <w:lang w:val="en-GB"/>
        </w:rPr>
        <w:t xml:space="preserve"> </w:t>
      </w:r>
      <w:r w:rsidR="00654075" w:rsidRPr="00AD3A94">
        <w:rPr>
          <w:lang w:val="en-GB"/>
        </w:rPr>
        <w:t xml:space="preserve">is </w:t>
      </w:r>
      <w:r w:rsidR="0085541B" w:rsidRPr="00AD3A94">
        <w:rPr>
          <w:lang w:val="en-GB"/>
        </w:rPr>
        <w:t xml:space="preserve">booming due to </w:t>
      </w:r>
      <w:r w:rsidR="00654075" w:rsidRPr="00AD3A94">
        <w:rPr>
          <w:lang w:val="en-GB"/>
        </w:rPr>
        <w:t xml:space="preserve">the </w:t>
      </w:r>
      <w:r w:rsidR="00DE3055" w:rsidRPr="00AD3A94">
        <w:rPr>
          <w:lang w:val="en-GB"/>
        </w:rPr>
        <w:t>exponential</w:t>
      </w:r>
      <w:r w:rsidR="0085541B" w:rsidRPr="00AD3A94">
        <w:rPr>
          <w:lang w:val="en-GB"/>
        </w:rPr>
        <w:t xml:space="preserve"> grow</w:t>
      </w:r>
      <w:r w:rsidR="00654075" w:rsidRPr="00AD3A94">
        <w:rPr>
          <w:lang w:val="en-GB"/>
        </w:rPr>
        <w:t>th</w:t>
      </w:r>
      <w:r w:rsidR="0085541B" w:rsidRPr="00AD3A94">
        <w:rPr>
          <w:lang w:val="en-GB"/>
        </w:rPr>
        <w:t xml:space="preserve"> of </w:t>
      </w:r>
      <w:r w:rsidR="0085541B" w:rsidRPr="00F423AE">
        <w:rPr>
          <w:lang w:val="en-GB"/>
        </w:rPr>
        <w:t>data</w:t>
      </w:r>
      <w:r w:rsidR="00F423AE">
        <w:rPr>
          <w:lang w:val="en-GB"/>
        </w:rPr>
        <w:t>,</w:t>
      </w:r>
      <w:r w:rsidR="0085541B" w:rsidRPr="00F423AE">
        <w:rPr>
          <w:lang w:val="en-GB"/>
        </w:rPr>
        <w:t xml:space="preserve"> which can</w:t>
      </w:r>
      <w:r w:rsidR="004263D0" w:rsidRPr="00AD3A94">
        <w:rPr>
          <w:lang w:val="en-GB"/>
        </w:rPr>
        <w:t xml:space="preserve"> be</w:t>
      </w:r>
      <w:r w:rsidR="0085541B" w:rsidRPr="00AD3A94">
        <w:rPr>
          <w:lang w:val="en-GB"/>
        </w:rPr>
        <w:t xml:space="preserve"> relate</w:t>
      </w:r>
      <w:r w:rsidR="00D027E4" w:rsidRPr="00AD3A94">
        <w:rPr>
          <w:lang w:val="en-GB"/>
        </w:rPr>
        <w:t>d</w:t>
      </w:r>
      <w:r w:rsidR="0085541B" w:rsidRPr="00AD3A94">
        <w:rPr>
          <w:lang w:val="en-GB"/>
        </w:rPr>
        <w:t xml:space="preserve"> to </w:t>
      </w:r>
      <w:r w:rsidR="00654075" w:rsidRPr="00AD3A94">
        <w:rPr>
          <w:lang w:val="en-GB"/>
        </w:rPr>
        <w:t>Moore</w:t>
      </w:r>
      <w:r w:rsidR="005B0063" w:rsidRPr="00AD3A94">
        <w:rPr>
          <w:lang w:val="en-GB"/>
        </w:rPr>
        <w:t>'</w:t>
      </w:r>
      <w:r w:rsidR="0085541B" w:rsidRPr="00AD3A94">
        <w:rPr>
          <w:lang w:val="en-GB"/>
        </w:rPr>
        <w:t>s law.</w:t>
      </w:r>
      <w:r w:rsidR="003457DD" w:rsidRPr="00AD3A94">
        <w:rPr>
          <w:lang w:val="en-GB"/>
        </w:rPr>
        <w:fldChar w:fldCharType="begin"/>
      </w:r>
      <w:r w:rsidR="006C5807">
        <w:rPr>
          <w:lang w:val="en-GB"/>
        </w:rPr>
        <w:instrText xml:space="preserve"> ADDIN ZOTERO_ITEM CSL_CITATION {"citationID":"dCo6KhBl","properties":{"formattedCitation":"[1]","plainCitation":"[1]","noteIndex":0},"citationItems":[{"id":"3COegRoc/Ypk9JoeW","uris":["http://zotero.org/users/6963813/items/PFX7IDQC"],"uri":["http://zotero.org/users/6963813/items/PFX7IDQC"],"itemData":{"id":102,"type":"book","edition":"2nd edition","event-place":"New York, NY","ISBN":"978-3-662-49850-7","publisher":"Springer Berlin Heidelberg","publisher-place":"New York, NY","source":"Library of Congress ISBN","title":"Process mining: data science in action","title-short":"Process mining","author":[{"family":"Aalst","given":"Wil Van","dropping-particle":"der"}],"issued":{"date-parts":[["2016"]]}}}],"schema":"https://github.com/citation-style-language/schema/raw/master/csl-citation.json"} </w:instrText>
      </w:r>
      <w:r w:rsidR="003457DD" w:rsidRPr="00AD3A94">
        <w:rPr>
          <w:lang w:val="en-GB"/>
        </w:rPr>
        <w:fldChar w:fldCharType="separate"/>
      </w:r>
      <w:r w:rsidR="00F96A77" w:rsidRPr="00AD3A94">
        <w:rPr>
          <w:lang w:val="en-GB"/>
        </w:rPr>
        <w:t>[1]</w:t>
      </w:r>
      <w:r w:rsidR="003457DD" w:rsidRPr="00AD3A94">
        <w:rPr>
          <w:lang w:val="en-GB"/>
        </w:rPr>
        <w:fldChar w:fldCharType="end"/>
      </w:r>
    </w:p>
    <w:p w14:paraId="6995947A" w14:textId="61C5ADA8" w:rsidR="00574268" w:rsidRDefault="00574268" w:rsidP="00574268">
      <w:pPr>
        <w:pStyle w:val="SORtekst"/>
        <w:ind w:firstLine="284"/>
        <w:rPr>
          <w:lang w:val="en-GB"/>
        </w:rPr>
      </w:pPr>
      <w:r w:rsidRPr="00AD3A94">
        <w:rPr>
          <w:lang w:val="en-GB"/>
        </w:rPr>
        <w:t>Emotions are complex phenomena</w:t>
      </w:r>
      <w:r w:rsidR="00654075" w:rsidRPr="00AD3A94">
        <w:rPr>
          <w:lang w:val="en-GB"/>
        </w:rPr>
        <w:t xml:space="preserve"> </w:t>
      </w:r>
      <w:r w:rsidR="00B838C3">
        <w:rPr>
          <w:lang w:val="en-GB"/>
        </w:rPr>
        <w:t xml:space="preserve">and </w:t>
      </w:r>
      <w:r w:rsidR="003F7905" w:rsidRPr="00AD3A94">
        <w:rPr>
          <w:lang w:val="en-GB"/>
        </w:rPr>
        <w:t>are characterized by t</w:t>
      </w:r>
      <w:r w:rsidR="00654075" w:rsidRPr="00AD3A94">
        <w:rPr>
          <w:lang w:val="en-GB"/>
        </w:rPr>
        <w:t>heir high sensitivity and variability</w:t>
      </w:r>
      <w:r w:rsidRPr="00AD3A94">
        <w:rPr>
          <w:lang w:val="en-GB"/>
        </w:rPr>
        <w:t>. The sensitivity of emotions to changes in personal</w:t>
      </w:r>
      <w:r w:rsidR="00654075" w:rsidRPr="00AD3A94">
        <w:rPr>
          <w:lang w:val="en-GB"/>
        </w:rPr>
        <w:t>,</w:t>
      </w:r>
      <w:r w:rsidRPr="00AD3A94">
        <w:rPr>
          <w:lang w:val="en-GB"/>
        </w:rPr>
        <w:t xml:space="preserve"> situational circumstances is reflected in the fact that </w:t>
      </w:r>
      <w:r w:rsidR="00654075" w:rsidRPr="00AD3A94">
        <w:rPr>
          <w:lang w:val="en-GB"/>
        </w:rPr>
        <w:t>emotions themselves can change without apparent changes in objective circumstances</w:t>
      </w:r>
      <w:r w:rsidRPr="00AD3A94">
        <w:rPr>
          <w:lang w:val="en-GB"/>
        </w:rPr>
        <w:t xml:space="preserve"> (based on a subjective assessment of the situation). In one situation</w:t>
      </w:r>
      <w:r w:rsidR="00654075" w:rsidRPr="00AD3A94">
        <w:rPr>
          <w:lang w:val="en-GB"/>
        </w:rPr>
        <w:t>,</w:t>
      </w:r>
      <w:r w:rsidRPr="00AD3A94">
        <w:rPr>
          <w:lang w:val="en-GB"/>
        </w:rPr>
        <w:t xml:space="preserve"> the emotion</w:t>
      </w:r>
      <w:r w:rsidR="00654075" w:rsidRPr="00AD3A94">
        <w:rPr>
          <w:lang w:val="en-GB"/>
        </w:rPr>
        <w:t>s</w:t>
      </w:r>
      <w:r w:rsidRPr="00AD3A94">
        <w:rPr>
          <w:lang w:val="en-GB"/>
        </w:rPr>
        <w:t xml:space="preserve"> may be aroused, but not in another. </w:t>
      </w:r>
      <w:r w:rsidRPr="00AD3A94">
        <w:rPr>
          <w:lang w:val="en-GB"/>
        </w:rPr>
        <w:fldChar w:fldCharType="begin"/>
      </w:r>
      <w:r w:rsidR="0006042F">
        <w:rPr>
          <w:lang w:val="en-GB"/>
        </w:rPr>
        <w:instrText xml:space="preserve"> ADDIN ZOTERO_ITEM CSL_CITATION {"citationID":"RQOUI37D","properties":{"formattedCitation":"[8]","plainCitation":"[8]","noteIndex":0},"citationItems":[{"id":"3COegRoc/EqI64p5F","uris":["http://zotero.org/users/6963813/items/VV5LB5LR"],"uri":["http://zotero.org/users/6963813/items/VV5LB5LR"],"itemData":{"id":228,"type":"article-journal","container-title":"Cognition &amp; Emotion","DOI":"10.1080/026999399379140","ISSN":"0269-9931, 1464-0600","issue":"5","journalAbbreviation":"Cognition &amp; Emotion","language":"en","page":"467-480","source":"DOI.org (Crossref)","title":"Functional Accounts of Emotions","volume":"13","author":[{"family":"Keltner","given":"Dacher"},{"family":"Gross","given":"James J."}],"issued":{"date-parts":[["1999",9]]}}}],"schema":"https://github.com/citation-style-language/schema/raw/master/csl-citation.json"} </w:instrText>
      </w:r>
      <w:r w:rsidRPr="00AD3A94">
        <w:rPr>
          <w:lang w:val="en-GB"/>
        </w:rPr>
        <w:fldChar w:fldCharType="separate"/>
      </w:r>
      <w:r w:rsidR="0006042F" w:rsidRPr="0006042F">
        <w:t>[8]</w:t>
      </w:r>
      <w:r w:rsidRPr="00AD3A94">
        <w:rPr>
          <w:lang w:val="en-GB"/>
        </w:rPr>
        <w:fldChar w:fldCharType="end"/>
      </w:r>
    </w:p>
    <w:p w14:paraId="6EADAC00" w14:textId="67AA5ED5" w:rsidR="002C3ED6" w:rsidRPr="00AD3A94" w:rsidRDefault="00D66033" w:rsidP="002D17DD">
      <w:pPr>
        <w:pStyle w:val="SORtekst"/>
        <w:ind w:firstLine="284"/>
        <w:rPr>
          <w:lang w:val="en-GB"/>
        </w:rPr>
      </w:pPr>
      <w:r w:rsidRPr="00AD3A94">
        <w:rPr>
          <w:lang w:val="en-GB"/>
        </w:rPr>
        <w:t>Research s</w:t>
      </w:r>
      <w:r w:rsidR="00654075" w:rsidRPr="00AD3A94">
        <w:rPr>
          <w:lang w:val="en-GB"/>
        </w:rPr>
        <w:t>uppose</w:t>
      </w:r>
      <w:r w:rsidR="00B03CF1" w:rsidRPr="00AD3A94">
        <w:rPr>
          <w:lang w:val="en-GB"/>
        </w:rPr>
        <w:t>s</w:t>
      </w:r>
      <w:r w:rsidR="008A37C7" w:rsidRPr="00AD3A94">
        <w:rPr>
          <w:lang w:val="en-GB"/>
        </w:rPr>
        <w:t xml:space="preserve"> companies want to improve </w:t>
      </w:r>
      <w:r w:rsidR="00654075" w:rsidRPr="00AD3A94">
        <w:rPr>
          <w:lang w:val="en-GB"/>
        </w:rPr>
        <w:t xml:space="preserve">the </w:t>
      </w:r>
      <w:r w:rsidR="008A37C7" w:rsidRPr="00AD3A94">
        <w:rPr>
          <w:lang w:val="en-GB"/>
        </w:rPr>
        <w:t>UX of their B</w:t>
      </w:r>
      <w:r w:rsidR="00654075" w:rsidRPr="00AD3A94">
        <w:rPr>
          <w:lang w:val="en-GB"/>
        </w:rPr>
        <w:t>I</w:t>
      </w:r>
      <w:r w:rsidR="008A37C7" w:rsidRPr="00AD3A94">
        <w:rPr>
          <w:lang w:val="en-GB"/>
        </w:rPr>
        <w:t xml:space="preserve"> dashboards </w:t>
      </w:r>
      <w:r w:rsidRPr="00AD3A94">
        <w:rPr>
          <w:lang w:val="en-GB"/>
        </w:rPr>
        <w:t>to increase</w:t>
      </w:r>
      <w:r w:rsidR="008A37C7" w:rsidRPr="00AD3A94">
        <w:rPr>
          <w:lang w:val="en-GB"/>
        </w:rPr>
        <w:t xml:space="preserve"> </w:t>
      </w:r>
      <w:r w:rsidR="00654075" w:rsidRPr="00AD3A94">
        <w:rPr>
          <w:lang w:val="en-GB"/>
        </w:rPr>
        <w:t xml:space="preserve">the </w:t>
      </w:r>
      <w:r w:rsidR="008A37C7" w:rsidRPr="00AD3A94">
        <w:rPr>
          <w:lang w:val="en-GB"/>
        </w:rPr>
        <w:t>efficiency of their employees or customers</w:t>
      </w:r>
      <w:r w:rsidR="00654075" w:rsidRPr="00AD3A94">
        <w:rPr>
          <w:lang w:val="en-GB"/>
        </w:rPr>
        <w:t>. Companies</w:t>
      </w:r>
      <w:r w:rsidR="00CA540B" w:rsidRPr="00AD3A94">
        <w:rPr>
          <w:lang w:val="en-GB"/>
        </w:rPr>
        <w:t xml:space="preserve"> can use general UX designing methods for improving the UX</w:t>
      </w:r>
      <w:r w:rsidR="002C3ED6" w:rsidRPr="00AD3A94">
        <w:rPr>
          <w:lang w:val="en-GB"/>
        </w:rPr>
        <w:t xml:space="preserve">, which </w:t>
      </w:r>
      <w:r w:rsidR="006615DC">
        <w:rPr>
          <w:lang w:val="en-GB"/>
        </w:rPr>
        <w:t>has</w:t>
      </w:r>
      <w:r w:rsidR="006615DC" w:rsidRPr="00AD3A94">
        <w:rPr>
          <w:lang w:val="en-GB"/>
        </w:rPr>
        <w:t xml:space="preserve"> </w:t>
      </w:r>
      <w:r w:rsidR="002C3ED6" w:rsidRPr="00AD3A94">
        <w:rPr>
          <w:lang w:val="en-GB"/>
        </w:rPr>
        <w:t xml:space="preserve">already </w:t>
      </w:r>
      <w:r w:rsidR="006615DC">
        <w:rPr>
          <w:lang w:val="en-GB"/>
        </w:rPr>
        <w:t xml:space="preserve">been </w:t>
      </w:r>
      <w:r w:rsidR="002C3ED6" w:rsidRPr="00AD3A94">
        <w:rPr>
          <w:lang w:val="en-GB"/>
        </w:rPr>
        <w:t>demonstrated in previous research</w:t>
      </w:r>
      <w:r w:rsidR="00510E30" w:rsidRPr="00AD3A94">
        <w:rPr>
          <w:lang w:val="en-GB"/>
        </w:rPr>
        <w:t xml:space="preserve"> </w:t>
      </w:r>
      <w:r w:rsidR="00F96A77" w:rsidRPr="00AD3A94">
        <w:rPr>
          <w:lang w:val="en-GB"/>
        </w:rPr>
        <w:fldChar w:fldCharType="begin"/>
      </w:r>
      <w:r w:rsidR="0006042F">
        <w:rPr>
          <w:lang w:val="en-GB"/>
        </w:rPr>
        <w:instrText xml:space="preserve"> ADDIN ZOTERO_ITEM CSL_CITATION {"citationID":"1mlBt3C7","properties":{"formattedCitation":"[4]","plainCitation":"[4]","noteIndex":0},"citationItems":[{"id":"3COegRoc/Djl9EOWg","uris":["http://zotero.org/users/6963813/items/HTBHHDCH"],"uri":["http://zotero.org/users/6963813/items/HTBHHDCH"],"itemData":{"id":242,"type":"chapter","container-title":"Human Interface and the Management of Information. Designing Information Environments","event-place":"Berlin, Heidelberg","ISBN":"978-3-642-02555-6","language":"en","note":"collection-title: Lecture Notes in Computer Science\nDOI: 10.1007/978-3-642-02556-3_74","page":"659-664","publisher":"Springer Berlin Heidelberg","publisher-place":"Berlin, Heidelberg","source":"DOI.org (Crossref)","title":"Improving the User Experience of Our Own UX Ideas","URL":"http://link.springer.com/10.1007/978-3-642-02556-3_74","volume":"5617","editor":[{"family":"Smith","given":"Michael J."},{"family":"Salvendy","given":"Gavriel"}],"author":[{"family":"Eden","given":"Joel"}],"accessed":{"date-parts":[["2021",5,8]]},"issued":{"date-parts":[["2009"]]}}}],"schema":"https://github.com/citation-style-language/schema/raw/master/csl-citation.json"} </w:instrText>
      </w:r>
      <w:r w:rsidR="00F96A77" w:rsidRPr="00AD3A94">
        <w:rPr>
          <w:lang w:val="en-GB"/>
        </w:rPr>
        <w:fldChar w:fldCharType="separate"/>
      </w:r>
      <w:r w:rsidR="0006042F" w:rsidRPr="0006042F">
        <w:t>[4]</w:t>
      </w:r>
      <w:r w:rsidR="00F96A77" w:rsidRPr="00AD3A94">
        <w:rPr>
          <w:lang w:val="en-GB"/>
        </w:rPr>
        <w:fldChar w:fldCharType="end"/>
      </w:r>
      <w:r w:rsidR="00F96A77" w:rsidRPr="00AD3A94">
        <w:rPr>
          <w:lang w:val="en-GB"/>
        </w:rPr>
        <w:t>.</w:t>
      </w:r>
      <w:r w:rsidR="00CA540B" w:rsidRPr="00AD3A94">
        <w:rPr>
          <w:lang w:val="en-GB"/>
        </w:rPr>
        <w:t xml:space="preserve"> </w:t>
      </w:r>
      <w:r w:rsidR="002C3ED6" w:rsidRPr="00AD3A94">
        <w:rPr>
          <w:lang w:val="en-GB"/>
        </w:rPr>
        <w:t>Nevertheless, the traditional methods of measuring UX, such as e</w:t>
      </w:r>
      <w:r w:rsidR="0058373E">
        <w:rPr>
          <w:lang w:val="en-GB"/>
        </w:rPr>
        <w:t>y</w:t>
      </w:r>
      <w:r w:rsidR="002C3ED6" w:rsidRPr="00F423AE">
        <w:rPr>
          <w:lang w:val="en-GB"/>
        </w:rPr>
        <w:t>e</w:t>
      </w:r>
      <w:r w:rsidR="003A721B">
        <w:rPr>
          <w:lang w:val="en-GB"/>
        </w:rPr>
        <w:t>-</w:t>
      </w:r>
      <w:r w:rsidR="002C3ED6" w:rsidRPr="00F423AE">
        <w:rPr>
          <w:lang w:val="en-GB"/>
        </w:rPr>
        <w:t>tracki</w:t>
      </w:r>
      <w:r w:rsidR="002C3ED6" w:rsidRPr="00AD3A94">
        <w:rPr>
          <w:lang w:val="en-GB"/>
        </w:rPr>
        <w:t xml:space="preserve">ng, focus on measuring </w:t>
      </w:r>
      <w:r w:rsidR="002C3ED6" w:rsidRPr="00F423AE">
        <w:rPr>
          <w:lang w:val="en-GB"/>
        </w:rPr>
        <w:t xml:space="preserve">the manifestative effects of UX </w:t>
      </w:r>
      <w:r w:rsidR="006615DC">
        <w:rPr>
          <w:lang w:val="en-GB"/>
        </w:rPr>
        <w:t xml:space="preserve">rather </w:t>
      </w:r>
      <w:r w:rsidR="002C3ED6" w:rsidRPr="00F423AE">
        <w:rPr>
          <w:lang w:val="en-GB"/>
        </w:rPr>
        <w:t>than the actual sentiment the system triggers</w:t>
      </w:r>
      <w:r w:rsidR="002C3ED6" w:rsidRPr="00AD3A94">
        <w:rPr>
          <w:lang w:val="en-GB"/>
        </w:rPr>
        <w:t xml:space="preserve">. Therefore, in this paper, we focus on the sentimental analysis of UX. We believe that using </w:t>
      </w:r>
      <w:r w:rsidR="002D17DD" w:rsidRPr="00AD3A94">
        <w:rPr>
          <w:lang w:val="en-GB"/>
        </w:rPr>
        <w:t>emotion</w:t>
      </w:r>
      <w:r w:rsidR="002C3ED6" w:rsidRPr="00AD3A94">
        <w:rPr>
          <w:lang w:val="en-GB"/>
        </w:rPr>
        <w:t xml:space="preserve"> recognition </w:t>
      </w:r>
      <w:r w:rsidR="002D17DD" w:rsidRPr="00AD3A94">
        <w:rPr>
          <w:lang w:val="en-GB"/>
        </w:rPr>
        <w:t>software may help to speed up the process of software interface testing and</w:t>
      </w:r>
      <w:r w:rsidR="003F7905" w:rsidRPr="00AD3A94">
        <w:rPr>
          <w:lang w:val="en-GB"/>
        </w:rPr>
        <w:t>,</w:t>
      </w:r>
      <w:r w:rsidR="002D17DD" w:rsidRPr="00AD3A94">
        <w:rPr>
          <w:lang w:val="en-GB"/>
        </w:rPr>
        <w:t xml:space="preserve"> moreover, </w:t>
      </w:r>
      <w:r w:rsidR="002D17DD" w:rsidRPr="00F423AE">
        <w:rPr>
          <w:lang w:val="en-GB"/>
        </w:rPr>
        <w:t>bring</w:t>
      </w:r>
      <w:r w:rsidR="002D17DD" w:rsidRPr="00AD3A94">
        <w:rPr>
          <w:lang w:val="en-GB"/>
        </w:rPr>
        <w:t xml:space="preserve"> more precise results than other UX methods.</w:t>
      </w:r>
    </w:p>
    <w:p w14:paraId="438CA480" w14:textId="16825CC5" w:rsidR="00574268" w:rsidRDefault="00D66033" w:rsidP="00992777">
      <w:pPr>
        <w:pStyle w:val="SORtekst"/>
        <w:ind w:firstLine="284"/>
        <w:rPr>
          <w:bCs/>
          <w:lang w:val="en-GB"/>
        </w:rPr>
      </w:pPr>
      <w:r w:rsidRPr="00AD3A94">
        <w:rPr>
          <w:lang w:val="en-GB"/>
        </w:rPr>
        <w:t xml:space="preserve">Most </w:t>
      </w:r>
      <w:r w:rsidR="002D17DD" w:rsidRPr="00AD3A94">
        <w:rPr>
          <w:lang w:val="en-GB"/>
        </w:rPr>
        <w:t xml:space="preserve">scientific </w:t>
      </w:r>
      <w:r w:rsidR="000A3827" w:rsidRPr="00AD3A94">
        <w:rPr>
          <w:lang w:val="en-GB"/>
        </w:rPr>
        <w:t xml:space="preserve">articles </w:t>
      </w:r>
      <w:r w:rsidR="002D17DD" w:rsidRPr="00AD3A94">
        <w:rPr>
          <w:lang w:val="en-GB"/>
        </w:rPr>
        <w:t xml:space="preserve">focus on using emotions to express whether the user liked the product or not and </w:t>
      </w:r>
      <w:r w:rsidR="003F7905" w:rsidRPr="00AD3A94">
        <w:rPr>
          <w:lang w:val="en-GB"/>
        </w:rPr>
        <w:t>whether</w:t>
      </w:r>
      <w:r w:rsidR="002D17DD" w:rsidRPr="00AD3A94">
        <w:rPr>
          <w:lang w:val="en-GB"/>
        </w:rPr>
        <w:t xml:space="preserve"> </w:t>
      </w:r>
      <w:r w:rsidR="003F7905" w:rsidRPr="00AD3A94">
        <w:rPr>
          <w:lang w:val="en-GB"/>
        </w:rPr>
        <w:t xml:space="preserve">the user </w:t>
      </w:r>
      <w:r w:rsidR="002D17DD" w:rsidRPr="00AD3A94">
        <w:rPr>
          <w:lang w:val="en-GB"/>
        </w:rPr>
        <w:t xml:space="preserve">is keen to </w:t>
      </w:r>
      <w:r w:rsidR="003F7905" w:rsidRPr="00AD3A94">
        <w:rPr>
          <w:lang w:val="en-GB"/>
        </w:rPr>
        <w:t xml:space="preserve">use it </w:t>
      </w:r>
      <w:r w:rsidR="002D17DD" w:rsidRPr="00AD3A94">
        <w:rPr>
          <w:lang w:val="en-GB"/>
        </w:rPr>
        <w:t xml:space="preserve">further. </w:t>
      </w:r>
      <w:r w:rsidR="002D17DD" w:rsidRPr="00AD3A94">
        <w:rPr>
          <w:lang w:val="en-GB"/>
        </w:rPr>
        <w:fldChar w:fldCharType="begin"/>
      </w:r>
      <w:r w:rsidR="0006042F">
        <w:rPr>
          <w:lang w:val="en-GB"/>
        </w:rPr>
        <w:instrText xml:space="preserve"> ADDIN ZOTERO_ITEM CSL_CITATION {"citationID":"jpu5rYC2","properties":{"formattedCitation":"[10]","plainCitation":"[10]","noteIndex":0},"citationItems":[{"id":"3COegRoc/04Xr6gre","uris":["http://zotero.org/users/6963813/items/YWZGDESS"],"uri":["http://zotero.org/users/6963813/items/YWZGDESS"],"itemData":{"id":236,"type":"paper-conference","container-title":"2016 Federated Conference on Computer Science and Information Systems (FedCSIS)","event":"2016 Federated Conference on Computer Science and Information Systems (FedCSIS)","note":"journalAbbreviation: 2016 Federated Conference on Computer Science and Information Systems (FedCSIS)","page":"1631-1640","title":"Limitations of emotion recognition in software user experience evaluation context","author":[{"family":"Landowska","given":"Agnieszka"},{"family":"Miler","given":"Jakub"}],"issued":{"date-parts":[["2016",9,11]]}}}],"schema":"https://github.com/citation-style-language/schema/raw/master/csl-citation.json"} </w:instrText>
      </w:r>
      <w:r w:rsidR="002D17DD" w:rsidRPr="00AD3A94">
        <w:rPr>
          <w:lang w:val="en-GB"/>
        </w:rPr>
        <w:fldChar w:fldCharType="separate"/>
      </w:r>
      <w:r w:rsidR="0006042F" w:rsidRPr="0006042F">
        <w:t>[10]</w:t>
      </w:r>
      <w:r w:rsidR="002D17DD" w:rsidRPr="00AD3A94">
        <w:rPr>
          <w:lang w:val="en-GB"/>
        </w:rPr>
        <w:fldChar w:fldCharType="end"/>
      </w:r>
      <w:r w:rsidR="002D17DD" w:rsidRPr="00AD3A94">
        <w:rPr>
          <w:lang w:val="en-GB"/>
        </w:rPr>
        <w:t xml:space="preserve"> However, these studies do not mention how these emotions change </w:t>
      </w:r>
      <w:r w:rsidR="00992777" w:rsidRPr="00AD3A94">
        <w:rPr>
          <w:lang w:val="en-GB"/>
        </w:rPr>
        <w:t xml:space="preserve">in relation to the interface features such as the number of components, the use of white space or layout. In this paper, using </w:t>
      </w:r>
      <w:proofErr w:type="spellStart"/>
      <w:r w:rsidR="00992777" w:rsidRPr="00AD3A94">
        <w:rPr>
          <w:lang w:val="en-GB"/>
        </w:rPr>
        <w:t>FaceReader</w:t>
      </w:r>
      <w:proofErr w:type="spellEnd"/>
      <w:r w:rsidR="00992777" w:rsidRPr="00AD3A94">
        <w:rPr>
          <w:lang w:val="en-GB"/>
        </w:rPr>
        <w:t xml:space="preserve">, the software for emotion recognition, we analyse how emotions </w:t>
      </w:r>
      <w:r w:rsidR="003F7905" w:rsidRPr="00AD3A94">
        <w:rPr>
          <w:lang w:val="en-GB"/>
        </w:rPr>
        <w:t xml:space="preserve">can </w:t>
      </w:r>
      <w:r w:rsidR="00992777" w:rsidRPr="00AD3A94">
        <w:rPr>
          <w:lang w:val="en-GB"/>
        </w:rPr>
        <w:t xml:space="preserve">be used to formulate general </w:t>
      </w:r>
      <w:r w:rsidR="003F7905" w:rsidRPr="00AD3A94">
        <w:rPr>
          <w:lang w:val="en-GB"/>
        </w:rPr>
        <w:t>design</w:t>
      </w:r>
      <w:r w:rsidR="00992777" w:rsidRPr="00AD3A94">
        <w:rPr>
          <w:lang w:val="en-GB"/>
        </w:rPr>
        <w:t xml:space="preserve"> rules for Business Intelligence softwar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is </w:t>
      </w:r>
      <w:r w:rsidR="00DF6B18" w:rsidRPr="00AD3A94">
        <w:rPr>
          <w:lang w:val="en-GB"/>
        </w:rPr>
        <w:t xml:space="preserve">the </w:t>
      </w:r>
      <w:r w:rsidR="00312455" w:rsidRPr="00AD3A94">
        <w:rPr>
          <w:lang w:val="en-GB"/>
        </w:rPr>
        <w:t xml:space="preserve">most cited software </w:t>
      </w:r>
      <w:r w:rsidR="006264A6" w:rsidRPr="00AD3A94">
        <w:rPr>
          <w:lang w:val="en-GB"/>
        </w:rPr>
        <w:t xml:space="preserve">worldwide </w:t>
      </w:r>
      <w:r w:rsidR="00312455" w:rsidRPr="00AD3A94">
        <w:rPr>
          <w:lang w:val="en-GB"/>
        </w:rPr>
        <w:t xml:space="preserve">for </w:t>
      </w:r>
      <w:r w:rsidR="00312455" w:rsidRPr="00AD3A94">
        <w:rPr>
          <w:lang w:val="en-GB"/>
        </w:rPr>
        <w:lastRenderedPageBreak/>
        <w:t>emotion recognition</w:t>
      </w:r>
      <w:r w:rsidR="00510E30" w:rsidRPr="00AD3A94">
        <w:rPr>
          <w:lang w:val="en-GB"/>
        </w:rPr>
        <w:t xml:space="preserve"> </w:t>
      </w:r>
      <w:r w:rsidR="00943782" w:rsidRPr="00AD3A94">
        <w:rPr>
          <w:lang w:val="en-GB"/>
        </w:rPr>
        <w:fldChar w:fldCharType="begin"/>
      </w:r>
      <w:r w:rsidR="006F2CAF">
        <w:rPr>
          <w:lang w:val="en-GB"/>
        </w:rPr>
        <w:instrText xml:space="preserve"> ADDIN ZOTERO_ITEM CSL_CITATION {"citationID":"Je2LTt7a","properties":{"formattedCitation":"[18]","plainCitation":"[18]","noteIndex":0},"citationItems":[{"id":"3COegRoc/E9i3LSQJ","uris":["http://zotero.org/users/6963813/items/UR7NG65K"],"uri":["http://zotero.org/users/6963813/items/UR7NG65K"],"itemData":{"id":238,"type":"webpage","abstract":"FaceReader is used worldwide at more than 900 universities, research institutes, and companies in many markets. Find out why.","container-title":"Benefits and features of FaceReader - Facial expression analysis","title":"Benefits and features of FaceReader - Facial expression analysis","URL":"https://www.noldus.com/facereader/benefits","accessed":{"date-parts":[["2021",5,8]]},"issued":{"date-parts":[["2021"]]}}}],"schema":"https://github.com/citation-style-language/schema/raw/master/csl-citation.json"} </w:instrText>
      </w:r>
      <w:r w:rsidR="00943782" w:rsidRPr="00AD3A94">
        <w:rPr>
          <w:lang w:val="en-GB"/>
        </w:rPr>
        <w:fldChar w:fldCharType="separate"/>
      </w:r>
      <w:r w:rsidR="006F2CAF" w:rsidRPr="006F2CAF">
        <w:t>[18]</w:t>
      </w:r>
      <w:r w:rsidR="00943782" w:rsidRPr="00AD3A94">
        <w:rPr>
          <w:lang w:val="en-GB"/>
        </w:rPr>
        <w:fldChar w:fldCharType="end"/>
      </w:r>
      <w:r w:rsidR="00AD7B74" w:rsidRPr="00AD3A94">
        <w:rPr>
          <w:lang w:val="en-GB"/>
        </w:rPr>
        <w:t>.</w:t>
      </w:r>
      <w:r w:rsidR="00312455" w:rsidRPr="00AD3A94">
        <w:rPr>
          <w:lang w:val="en-GB"/>
        </w:rPr>
        <w:t xml:space="preserv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recognizes </w:t>
      </w:r>
      <w:r w:rsidR="00AD7B74" w:rsidRPr="00AD3A94">
        <w:rPr>
          <w:lang w:val="en-GB"/>
        </w:rPr>
        <w:t>E</w:t>
      </w:r>
      <w:r w:rsidR="00312455" w:rsidRPr="00AD3A94">
        <w:rPr>
          <w:lang w:val="en-GB"/>
        </w:rPr>
        <w:t>kman</w:t>
      </w:r>
      <w:r w:rsidR="005B0063" w:rsidRPr="00AD3A94">
        <w:rPr>
          <w:lang w:val="en-GB"/>
        </w:rPr>
        <w:t>'</w:t>
      </w:r>
      <w:r w:rsidR="00312455" w:rsidRPr="00AD3A94">
        <w:rPr>
          <w:lang w:val="en-GB"/>
        </w:rPr>
        <w:t>s basic emotion</w:t>
      </w:r>
      <w:r w:rsidR="006264A6" w:rsidRPr="00AD3A94">
        <w:rPr>
          <w:lang w:val="en-GB"/>
        </w:rPr>
        <w:t>s</w:t>
      </w:r>
      <w:r w:rsidR="004E08F9">
        <w:rPr>
          <w:lang w:val="en-GB"/>
        </w:rPr>
        <w:t>, which</w:t>
      </w:r>
      <w:r w:rsidR="000A3827" w:rsidRPr="00AD3A94">
        <w:rPr>
          <w:lang w:val="en-GB"/>
        </w:rPr>
        <w:t xml:space="preserve"> include happiness, sadness, anger, surprise, fear, disgust</w:t>
      </w:r>
      <w:r w:rsidR="004E08F9">
        <w:rPr>
          <w:lang w:val="en-GB"/>
        </w:rPr>
        <w:t xml:space="preserve"> and</w:t>
      </w:r>
      <w:r w:rsidR="004E08F9" w:rsidRPr="00AD3A94">
        <w:rPr>
          <w:lang w:val="en-GB"/>
        </w:rPr>
        <w:t xml:space="preserve"> </w:t>
      </w:r>
      <w:r w:rsidR="000A3827" w:rsidRPr="00AD3A94">
        <w:rPr>
          <w:lang w:val="en-GB"/>
        </w:rPr>
        <w:t>contempt</w:t>
      </w:r>
      <w:r w:rsidR="00510E30" w:rsidRPr="00AD3A94">
        <w:rPr>
          <w:bCs/>
          <w:lang w:val="en-GB"/>
        </w:rPr>
        <w:t xml:space="preserve"> </w:t>
      </w:r>
      <w:r w:rsidR="00AD7B74" w:rsidRPr="00AD3A94">
        <w:rPr>
          <w:bCs/>
          <w:lang w:val="en-GB"/>
        </w:rPr>
        <w:fldChar w:fldCharType="begin"/>
      </w:r>
      <w:r w:rsidR="0006042F">
        <w:rPr>
          <w:bCs/>
          <w:lang w:val="en-GB"/>
        </w:rPr>
        <w:instrText xml:space="preserve"> ADDIN ZOTERO_ITEM CSL_CITATION {"citationID":"0Hs1LH25","properties":{"formattedCitation":"[5]","plainCitation":"[5]","noteIndex":0},"citationItems":[{"id":"3COegRoc/kC635Xde","uris":["http://zotero.org/users/6963813/items/4Y3IUACA"],"uri":["http://zotero.org/users/6963813/items/4Y3IUACA"],"itemData":{"id":240,"type":"book","call-number":"BF591 .E35 2007","edition":"2nd Owl Books ed","event-place":"New York","ISBN":"978-0-8050-8339-2","number-of-pages":"290","publisher":"Owl Books","publisher-place":"New York","source":"Library of Congress ISBN","title":"Emotions revealed: recognizing faces and feelings to improve communication and emotional life","title-short":"Emotions revealed","author":[{"family":"Ekman","given":"Paul"}],"issued":{"date-parts":[["2007"]]}}}],"schema":"https://github.com/citation-style-language/schema/raw/master/csl-citation.json"} </w:instrText>
      </w:r>
      <w:r w:rsidR="00AD7B74" w:rsidRPr="00AD3A94">
        <w:rPr>
          <w:bCs/>
          <w:lang w:val="en-GB"/>
        </w:rPr>
        <w:fldChar w:fldCharType="separate"/>
      </w:r>
      <w:r w:rsidR="0006042F" w:rsidRPr="0006042F">
        <w:t>[5]</w:t>
      </w:r>
      <w:r w:rsidR="00AD7B74" w:rsidRPr="00AD3A94">
        <w:rPr>
          <w:bCs/>
          <w:lang w:val="en-GB"/>
        </w:rPr>
        <w:fldChar w:fldCharType="end"/>
      </w:r>
      <w:r w:rsidR="00AD7B74" w:rsidRPr="00AD3A94">
        <w:rPr>
          <w:bCs/>
          <w:lang w:val="en-GB"/>
        </w:rPr>
        <w:t>.</w:t>
      </w:r>
      <w:r w:rsidR="00312455" w:rsidRPr="00AD3A94">
        <w:rPr>
          <w:bCs/>
          <w:lang w:val="en-GB"/>
        </w:rPr>
        <w:t xml:space="preserve"> </w:t>
      </w:r>
      <w:proofErr w:type="spellStart"/>
      <w:r w:rsidR="00312455" w:rsidRPr="00AD3A94">
        <w:rPr>
          <w:bCs/>
          <w:lang w:val="en-GB"/>
        </w:rPr>
        <w:t>Face</w:t>
      </w:r>
      <w:r w:rsidR="00DF6B18" w:rsidRPr="00AD3A94">
        <w:rPr>
          <w:bCs/>
          <w:lang w:val="en-GB"/>
        </w:rPr>
        <w:t>R</w:t>
      </w:r>
      <w:r w:rsidR="00312455" w:rsidRPr="00AD3A94">
        <w:rPr>
          <w:bCs/>
          <w:lang w:val="en-GB"/>
        </w:rPr>
        <w:t>eader</w:t>
      </w:r>
      <w:proofErr w:type="spellEnd"/>
      <w:r w:rsidR="00312455" w:rsidRPr="00AD3A94">
        <w:rPr>
          <w:bCs/>
          <w:lang w:val="en-GB"/>
        </w:rPr>
        <w:t xml:space="preserve"> recognize</w:t>
      </w:r>
      <w:r w:rsidR="00DF6B18" w:rsidRPr="00AD3A94">
        <w:rPr>
          <w:bCs/>
          <w:lang w:val="en-GB"/>
        </w:rPr>
        <w:t>s</w:t>
      </w:r>
      <w:r w:rsidR="00312455" w:rsidRPr="00AD3A94">
        <w:rPr>
          <w:bCs/>
          <w:lang w:val="en-GB"/>
        </w:rPr>
        <w:t xml:space="preserve"> just </w:t>
      </w:r>
      <w:r w:rsidR="00DF6B18" w:rsidRPr="00AD3A94">
        <w:rPr>
          <w:bCs/>
          <w:lang w:val="en-GB"/>
        </w:rPr>
        <w:t xml:space="preserve">the </w:t>
      </w:r>
      <w:r w:rsidR="00312455" w:rsidRPr="00AD3A94">
        <w:rPr>
          <w:bCs/>
          <w:lang w:val="en-GB"/>
        </w:rPr>
        <w:t xml:space="preserve">first </w:t>
      </w:r>
      <w:r w:rsidR="00DF6B18" w:rsidRPr="00AD3A94">
        <w:rPr>
          <w:bCs/>
          <w:lang w:val="en-GB"/>
        </w:rPr>
        <w:t>six</w:t>
      </w:r>
      <w:r w:rsidR="00312455" w:rsidRPr="00AD3A94">
        <w:rPr>
          <w:bCs/>
          <w:lang w:val="en-GB"/>
        </w:rPr>
        <w:t xml:space="preserve"> emotions from </w:t>
      </w:r>
      <w:r w:rsidR="00DF6B18" w:rsidRPr="00AD3A94">
        <w:rPr>
          <w:bCs/>
          <w:lang w:val="en-GB"/>
        </w:rPr>
        <w:t>E</w:t>
      </w:r>
      <w:r w:rsidR="00312455" w:rsidRPr="00AD3A94">
        <w:rPr>
          <w:bCs/>
          <w:lang w:val="en-GB"/>
        </w:rPr>
        <w:t>kman</w:t>
      </w:r>
      <w:r w:rsidR="005B0063" w:rsidRPr="00AD3A94">
        <w:rPr>
          <w:bCs/>
          <w:lang w:val="en-GB"/>
        </w:rPr>
        <w:t>'</w:t>
      </w:r>
      <w:r w:rsidR="00312455" w:rsidRPr="00AD3A94">
        <w:rPr>
          <w:bCs/>
          <w:lang w:val="en-GB"/>
        </w:rPr>
        <w:t xml:space="preserve">s </w:t>
      </w:r>
      <w:r w:rsidR="00DF6B18" w:rsidRPr="00AD3A94">
        <w:rPr>
          <w:bCs/>
          <w:lang w:val="en-GB"/>
        </w:rPr>
        <w:t>seven</w:t>
      </w:r>
      <w:r w:rsidR="00312455" w:rsidRPr="00AD3A94">
        <w:rPr>
          <w:bCs/>
          <w:lang w:val="en-GB"/>
        </w:rPr>
        <w:t xml:space="preserve"> basic emotions.</w:t>
      </w:r>
    </w:p>
    <w:p w14:paraId="33B0C25F" w14:textId="643D35A5" w:rsidR="00963549" w:rsidRDefault="00963549" w:rsidP="00992777">
      <w:pPr>
        <w:pStyle w:val="SORtekst"/>
        <w:ind w:firstLine="284"/>
        <w:rPr>
          <w:bCs/>
          <w:lang w:val="en-GB"/>
        </w:rPr>
      </w:pPr>
      <w:r w:rsidRPr="00BB696D">
        <w:rPr>
          <w:shd w:val="clear" w:color="auto" w:fill="FFFFFF"/>
        </w:rPr>
        <w:t>Th</w:t>
      </w:r>
      <w:r w:rsidR="001E459C" w:rsidRPr="00BB696D">
        <w:rPr>
          <w:shd w:val="clear" w:color="auto" w:fill="FFFFFF"/>
        </w:rPr>
        <w:t>is paper aims to explore the possibility of using emotion recognition software to test</w:t>
      </w:r>
      <w:r w:rsidRPr="00BB696D">
        <w:rPr>
          <w:shd w:val="clear" w:color="auto" w:fill="FFFFFF"/>
        </w:rPr>
        <w:t xml:space="preserve"> user</w:t>
      </w:r>
      <w:r w:rsidR="001E459C" w:rsidRPr="00BB696D">
        <w:rPr>
          <w:shd w:val="clear" w:color="auto" w:fill="FFFFFF"/>
        </w:rPr>
        <w:t>-</w:t>
      </w:r>
      <w:r w:rsidRPr="00BB696D">
        <w:rPr>
          <w:shd w:val="clear" w:color="auto" w:fill="FFFFFF"/>
        </w:rPr>
        <w:t xml:space="preserve">friendliness during software development. To verify our hypotheses, we analyze the relationships between the User Experience and User Interface heuristics such as the number of elements, appearance, clarity, emotions and time necessary to complete defined tasks when testing various designs of </w:t>
      </w:r>
      <w:r w:rsidR="001E459C" w:rsidRPr="00BB696D">
        <w:rPr>
          <w:shd w:val="clear" w:color="auto" w:fill="FFFFFF"/>
        </w:rPr>
        <w:t xml:space="preserve">the </w:t>
      </w:r>
      <w:r w:rsidRPr="00BB696D">
        <w:rPr>
          <w:shd w:val="clear" w:color="auto" w:fill="FFFFFF"/>
        </w:rPr>
        <w:t>business intelligence dashboard.</w:t>
      </w:r>
      <w:r w:rsidR="0048127F" w:rsidRPr="00BB696D">
        <w:rPr>
          <w:shd w:val="clear" w:color="auto" w:fill="FFFFFF"/>
        </w:rPr>
        <w:t xml:space="preserve"> </w:t>
      </w:r>
      <w:r w:rsidR="0048127F" w:rsidRPr="00BB696D">
        <w:rPr>
          <w:bCs/>
          <w:lang w:val="en-GB"/>
        </w:rPr>
        <w:t>This study assumes that better UX</w:t>
      </w:r>
      <w:r w:rsidR="003C22BF" w:rsidRPr="00BB696D">
        <w:rPr>
          <w:bCs/>
          <w:lang w:val="en-GB"/>
        </w:rPr>
        <w:t xml:space="preserve"> &amp; UI</w:t>
      </w:r>
      <w:r w:rsidR="0048127F" w:rsidRPr="00BB696D">
        <w:rPr>
          <w:bCs/>
          <w:lang w:val="en-GB"/>
        </w:rPr>
        <w:t xml:space="preserve"> desi</w:t>
      </w:r>
      <w:r w:rsidR="001E459C" w:rsidRPr="00BB696D">
        <w:rPr>
          <w:bCs/>
          <w:lang w:val="en-GB"/>
        </w:rPr>
        <w:t>gn</w:t>
      </w:r>
      <w:r w:rsidR="0048127F" w:rsidRPr="00BB696D">
        <w:rPr>
          <w:bCs/>
          <w:lang w:val="en-GB"/>
        </w:rPr>
        <w:t xml:space="preserve"> is related </w:t>
      </w:r>
      <w:r w:rsidR="001E459C" w:rsidRPr="00BB696D">
        <w:rPr>
          <w:bCs/>
          <w:lang w:val="en-GB"/>
        </w:rPr>
        <w:t>to</w:t>
      </w:r>
      <w:r w:rsidR="0048127F" w:rsidRPr="00BB696D">
        <w:rPr>
          <w:bCs/>
          <w:lang w:val="en-GB"/>
        </w:rPr>
        <w:t xml:space="preserve"> positive emotions </w:t>
      </w:r>
      <w:r w:rsidR="004E08F9" w:rsidRPr="00BB696D">
        <w:rPr>
          <w:bCs/>
          <w:lang w:val="en-GB"/>
        </w:rPr>
        <w:t xml:space="preserve">such </w:t>
      </w:r>
      <w:r w:rsidR="0048127F" w:rsidRPr="00BB696D">
        <w:rPr>
          <w:bCs/>
          <w:lang w:val="en-GB"/>
        </w:rPr>
        <w:t>as ha</w:t>
      </w:r>
      <w:r w:rsidR="001E459C" w:rsidRPr="00BB696D">
        <w:rPr>
          <w:bCs/>
          <w:lang w:val="en-GB"/>
        </w:rPr>
        <w:t>p</w:t>
      </w:r>
      <w:r w:rsidR="0048127F" w:rsidRPr="00BB696D">
        <w:rPr>
          <w:bCs/>
          <w:lang w:val="en-GB"/>
        </w:rPr>
        <w:t>piness. Also</w:t>
      </w:r>
      <w:r w:rsidR="001E459C" w:rsidRPr="00BB696D">
        <w:rPr>
          <w:bCs/>
          <w:lang w:val="en-GB"/>
        </w:rPr>
        <w:t>,</w:t>
      </w:r>
      <w:r w:rsidR="0048127F" w:rsidRPr="00BB696D">
        <w:rPr>
          <w:bCs/>
          <w:lang w:val="en-GB"/>
        </w:rPr>
        <w:t xml:space="preserve"> we suppose that confusing and ugly UX</w:t>
      </w:r>
      <w:r w:rsidR="003C22BF" w:rsidRPr="00BB696D">
        <w:rPr>
          <w:bCs/>
          <w:lang w:val="en-GB"/>
        </w:rPr>
        <w:t xml:space="preserve"> &amp; UI</w:t>
      </w:r>
      <w:r w:rsidR="0048127F" w:rsidRPr="00BB696D">
        <w:rPr>
          <w:bCs/>
          <w:lang w:val="en-GB"/>
        </w:rPr>
        <w:t xml:space="preserve"> designs can trigger negative emotions </w:t>
      </w:r>
      <w:r w:rsidR="001E459C" w:rsidRPr="00BB696D">
        <w:rPr>
          <w:bCs/>
          <w:lang w:val="en-GB"/>
        </w:rPr>
        <w:t>like</w:t>
      </w:r>
      <w:r w:rsidR="0048127F" w:rsidRPr="00BB696D">
        <w:rPr>
          <w:bCs/>
          <w:lang w:val="en-GB"/>
        </w:rPr>
        <w:t xml:space="preserve"> sadness, anger, fear and disgust.</w:t>
      </w:r>
      <w:r w:rsidR="0048127F" w:rsidRPr="00E720D8">
        <w:rPr>
          <w:bCs/>
          <w:lang w:val="en-GB"/>
        </w:rPr>
        <w:t xml:space="preserve"> </w:t>
      </w:r>
    </w:p>
    <w:p w14:paraId="02468C31" w14:textId="77777777" w:rsidR="002D17DD" w:rsidRPr="00AD3A94" w:rsidRDefault="002D17DD" w:rsidP="00D66033">
      <w:pPr>
        <w:pStyle w:val="SORtekst"/>
        <w:ind w:firstLine="284"/>
        <w:rPr>
          <w:lang w:val="en-GB"/>
        </w:rPr>
      </w:pPr>
    </w:p>
    <w:p w14:paraId="34CB2068" w14:textId="56E56346" w:rsidR="00566563" w:rsidRPr="00AD3A94" w:rsidRDefault="00566563" w:rsidP="00841A5E">
      <w:pPr>
        <w:pStyle w:val="NaslovSOR05"/>
        <w:numPr>
          <w:ilvl w:val="0"/>
          <w:numId w:val="16"/>
        </w:numPr>
        <w:ind w:left="284" w:hanging="284"/>
      </w:pPr>
      <w:r w:rsidRPr="00AD3A94">
        <w:t>M</w:t>
      </w:r>
      <w:r w:rsidR="00841A5E" w:rsidRPr="00AD3A94">
        <w:t>ET</w:t>
      </w:r>
      <w:r w:rsidR="00DF6B18" w:rsidRPr="00AD3A94">
        <w:t>H</w:t>
      </w:r>
      <w:r w:rsidR="00841A5E" w:rsidRPr="00AD3A94">
        <w:t>ODOLOGY</w:t>
      </w:r>
    </w:p>
    <w:p w14:paraId="27D7596F" w14:textId="77777777" w:rsidR="006A0DF4" w:rsidRPr="00AD3A94" w:rsidRDefault="006A0DF4" w:rsidP="006A0DF4">
      <w:pPr>
        <w:pStyle w:val="NaslovSOR05"/>
        <w:numPr>
          <w:ilvl w:val="0"/>
          <w:numId w:val="0"/>
        </w:numPr>
      </w:pPr>
    </w:p>
    <w:p w14:paraId="256DF2F7" w14:textId="4ACB580F" w:rsidR="00E72947" w:rsidRPr="00AD3A94" w:rsidRDefault="000A3827" w:rsidP="00E72947">
      <w:r w:rsidRPr="00AD3A94">
        <w:t>T</w:t>
      </w:r>
      <w:r w:rsidR="00DF6B18" w:rsidRPr="00AD3A94">
        <w:t>his research is focused on revealing</w:t>
      </w:r>
      <w:r w:rsidRPr="00AD3A94">
        <w:t xml:space="preserve"> the dependencies </w:t>
      </w:r>
      <w:r w:rsidR="00E72947" w:rsidRPr="00AD3A94">
        <w:t>among the number of elements,</w:t>
      </w:r>
      <w:r w:rsidRPr="00AD3A94">
        <w:t xml:space="preserve"> appearance, clarity</w:t>
      </w:r>
      <w:r w:rsidR="00E72947" w:rsidRPr="00AD3A94">
        <w:t>,</w:t>
      </w:r>
      <w:r w:rsidRPr="00AD3A94">
        <w:t xml:space="preserve"> emotions</w:t>
      </w:r>
      <w:r w:rsidR="00E72947" w:rsidRPr="00AD3A94">
        <w:t>,</w:t>
      </w:r>
      <w:r w:rsidRPr="00AD3A94">
        <w:t xml:space="preserve"> time, </w:t>
      </w:r>
      <w:r w:rsidR="00DF6B18" w:rsidRPr="00AD3A94">
        <w:t xml:space="preserve">and </w:t>
      </w:r>
      <w:r w:rsidRPr="00AD3A94">
        <w:t>various design</w:t>
      </w:r>
      <w:r w:rsidR="00AD3A94">
        <w:t>s</w:t>
      </w:r>
      <w:r w:rsidRPr="00AD3A94">
        <w:t xml:space="preserve"> </w:t>
      </w:r>
      <w:r w:rsidR="00E72947" w:rsidRPr="00AD3A94">
        <w:t>of business intelligence dashboards</w:t>
      </w:r>
      <w:r w:rsidRPr="00AD3A94">
        <w:t xml:space="preserve">. Six different </w:t>
      </w:r>
      <w:r w:rsidR="00DF6B18" w:rsidRPr="00AD3A94">
        <w:t>drafts</w:t>
      </w:r>
      <w:r w:rsidRPr="00AD3A94">
        <w:t xml:space="preserve"> (</w:t>
      </w:r>
      <w:r w:rsidR="00E72947" w:rsidRPr="00AD3A94">
        <w:t>business intelligence dashboards</w:t>
      </w:r>
      <w:r w:rsidRPr="00AD3A94">
        <w:t>) were selected with different designs,</w:t>
      </w:r>
      <w:r w:rsidR="00DF6B18" w:rsidRPr="00AD3A94">
        <w:t xml:space="preserve"> </w:t>
      </w:r>
      <w:r w:rsidRPr="00AD3A94">
        <w:t>number of elements, colo</w:t>
      </w:r>
      <w:r w:rsidR="00AD3A94">
        <w:t>u</w:t>
      </w:r>
      <w:r w:rsidRPr="00AD3A94">
        <w:t>rs</w:t>
      </w:r>
      <w:r w:rsidR="00DF6B18" w:rsidRPr="00AD3A94">
        <w:t>,</w:t>
      </w:r>
      <w:r w:rsidRPr="00AD3A94">
        <w:t xml:space="preserve"> and indicators</w:t>
      </w:r>
      <w:r w:rsidR="00E72947" w:rsidRPr="00AD3A94">
        <w:t xml:space="preserve"> in the draft</w:t>
      </w:r>
      <w:r w:rsidRPr="00AD3A94">
        <w:t>. It was most often a combination of tables, graphs</w:t>
      </w:r>
      <w:r w:rsidR="00DF6B18" w:rsidRPr="00AD3A94">
        <w:t>,</w:t>
      </w:r>
      <w:r w:rsidRPr="00AD3A94">
        <w:t xml:space="preserve"> and numerical indicators. Two of the six images were specific in that they were </w:t>
      </w:r>
      <w:r w:rsidR="00E72947" w:rsidRPr="00AD3A94">
        <w:t>drafts designed</w:t>
      </w:r>
      <w:r w:rsidRPr="00AD3A94">
        <w:t xml:space="preserve"> in spreadsheet </w:t>
      </w:r>
      <w:r w:rsidR="00DF6B18" w:rsidRPr="00AD3A94">
        <w:t>software</w:t>
      </w:r>
      <w:r w:rsidRPr="00AD3A94">
        <w:t xml:space="preserve">. </w:t>
      </w:r>
      <w:r w:rsidR="00DF6B18" w:rsidRPr="00AD3A94">
        <w:t>The drafts are</w:t>
      </w:r>
      <w:r w:rsidRPr="00AD3A94">
        <w:t xml:space="preserve"> differe</w:t>
      </w:r>
      <w:r w:rsidR="00DF6B18" w:rsidRPr="00AD3A94">
        <w:t>nt</w:t>
      </w:r>
      <w:r w:rsidRPr="00AD3A94">
        <w:t xml:space="preserve"> </w:t>
      </w:r>
      <w:r w:rsidR="00DF6B18" w:rsidRPr="00F423AE">
        <w:t xml:space="preserve">in </w:t>
      </w:r>
      <w:r w:rsidRPr="00F423AE">
        <w:t>design</w:t>
      </w:r>
      <w:r w:rsidR="00014839">
        <w:rPr>
          <w:lang w:val="en-US"/>
        </w:rPr>
        <w:t>;</w:t>
      </w:r>
      <w:r w:rsidR="00523998">
        <w:t xml:space="preserve"> (d</w:t>
      </w:r>
      <w:r w:rsidR="00DF6B18" w:rsidRPr="00F423AE">
        <w:t>raft</w:t>
      </w:r>
      <w:r w:rsidR="00E72947" w:rsidRPr="00F423AE">
        <w:t xml:space="preserve"> </w:t>
      </w:r>
      <w:r w:rsidR="00DF6B18" w:rsidRPr="00F423AE">
        <w:t>2)</w:t>
      </w:r>
      <w:r w:rsidRPr="00F423AE">
        <w:t xml:space="preserve"> was a</w:t>
      </w:r>
      <w:r w:rsidRPr="00AD3A94">
        <w:t xml:space="preserve"> </w:t>
      </w:r>
      <w:r w:rsidRPr="00F423AE">
        <w:t>cleaned spreadsheet</w:t>
      </w:r>
      <w:r w:rsidRPr="00AD3A94">
        <w:t xml:space="preserve"> without colo</w:t>
      </w:r>
      <w:r w:rsidR="00AD3A94">
        <w:t>u</w:t>
      </w:r>
      <w:r w:rsidRPr="00AD3A94">
        <w:t>rs, bold text</w:t>
      </w:r>
      <w:r w:rsidR="00DF6B18" w:rsidRPr="00AD3A94">
        <w:t>,</w:t>
      </w:r>
      <w:r w:rsidRPr="00AD3A94">
        <w:t xml:space="preserve"> italics, or other graphic elements. The </w:t>
      </w:r>
      <w:r w:rsidRPr="00F423AE">
        <w:t>second</w:t>
      </w:r>
      <w:r w:rsidR="00DF6B18" w:rsidRPr="00F423AE">
        <w:t xml:space="preserve"> </w:t>
      </w:r>
      <w:r w:rsidRPr="00F423AE">
        <w:t>table</w:t>
      </w:r>
      <w:r w:rsidRPr="00AD3A94">
        <w:t xml:space="preserve"> </w:t>
      </w:r>
      <w:r w:rsidR="00F423AE" w:rsidRPr="00F423AE">
        <w:t xml:space="preserve">(draft 3) </w:t>
      </w:r>
      <w:r w:rsidRPr="00AD3A94">
        <w:t xml:space="preserve">had </w:t>
      </w:r>
      <w:r w:rsidR="00DF6B18" w:rsidRPr="00AD3A94">
        <w:t>precise</w:t>
      </w:r>
      <w:r w:rsidRPr="00AD3A94">
        <w:t xml:space="preserve">ly the same data, </w:t>
      </w:r>
      <w:r w:rsidR="00DF6B18" w:rsidRPr="00AD3A94">
        <w:t>but</w:t>
      </w:r>
      <w:r w:rsidRPr="00AD3A94">
        <w:t xml:space="preserve"> graphic elements</w:t>
      </w:r>
      <w:r w:rsidR="00AD3A94">
        <w:t xml:space="preserve"> were used, such as</w:t>
      </w:r>
      <w:r w:rsidRPr="00AD3A94">
        <w:t xml:space="preserve"> bold text for headings </w:t>
      </w:r>
      <w:r w:rsidR="00AD3A94">
        <w:t xml:space="preserve">and </w:t>
      </w:r>
      <w:r w:rsidRPr="00AD3A94">
        <w:t>colo</w:t>
      </w:r>
      <w:r w:rsidR="00AD3A94">
        <w:t>u</w:t>
      </w:r>
      <w:r w:rsidRPr="00AD3A94">
        <w:t xml:space="preserve">rs to separate the size of values. The number of elements in the </w:t>
      </w:r>
      <w:r w:rsidR="00DF6B18" w:rsidRPr="00AD3A94">
        <w:t>draft</w:t>
      </w:r>
      <w:r w:rsidRPr="00AD3A94">
        <w:t xml:space="preserve"> was calculated for each </w:t>
      </w:r>
      <w:r w:rsidR="00DF6B18" w:rsidRPr="00AD3A94">
        <w:t>draft</w:t>
      </w:r>
      <w:r w:rsidRPr="00AD3A94">
        <w:t>. Numerical, graphic</w:t>
      </w:r>
      <w:r w:rsidR="00DF6B18" w:rsidRPr="00AD3A94">
        <w:t>,</w:t>
      </w:r>
      <w:r w:rsidRPr="00AD3A94">
        <w:t xml:space="preserve"> and textual elements from the design were included in the elements.</w:t>
      </w:r>
    </w:p>
    <w:p w14:paraId="5C7D0B04" w14:textId="52B92DD4" w:rsidR="001F0FDA" w:rsidRPr="00AD3A94" w:rsidRDefault="00E72947" w:rsidP="00E72947">
      <w:pPr>
        <w:ind w:firstLine="284"/>
      </w:pPr>
      <w:r w:rsidRPr="00AD3A94">
        <w:t>The participants</w:t>
      </w:r>
      <w:r w:rsidR="005B0063" w:rsidRPr="00AD3A94">
        <w:t>'</w:t>
      </w:r>
      <w:r w:rsidRPr="00AD3A94">
        <w:t xml:space="preserve"> tasks were to find two numerical values ​​in all six drafts and say them aloud after finding them. </w:t>
      </w:r>
      <w:r w:rsidR="000A3827" w:rsidRPr="00AD3A94">
        <w:t>The participants ha</w:t>
      </w:r>
      <w:r w:rsidR="00AD3A94">
        <w:t>d</w:t>
      </w:r>
      <w:r w:rsidR="000A3827" w:rsidRPr="00AD3A94">
        <w:t xml:space="preserve"> never seen the </w:t>
      </w:r>
      <w:r w:rsidR="00DF6B18" w:rsidRPr="00AD3A94">
        <w:t>drafts</w:t>
      </w:r>
      <w:r w:rsidR="000A3827" w:rsidRPr="00AD3A94">
        <w:t xml:space="preserve"> before, so th</w:t>
      </w:r>
      <w:r w:rsidR="00DF6B18" w:rsidRPr="00AD3A94">
        <w:t>e experiment results</w:t>
      </w:r>
      <w:r w:rsidR="000A3827" w:rsidRPr="00AD3A94">
        <w:t xml:space="preserve"> are </w:t>
      </w:r>
      <w:r w:rsidRPr="00AD3A94">
        <w:t>coherent.</w:t>
      </w:r>
      <w:r w:rsidR="000A3827" w:rsidRPr="00AD3A94">
        <w:t xml:space="preserve"> Also</w:t>
      </w:r>
      <w:r w:rsidR="00DF6B18" w:rsidRPr="00AD3A94">
        <w:t>,</w:t>
      </w:r>
      <w:r w:rsidR="000A3827" w:rsidRPr="00AD3A94">
        <w:t xml:space="preserve"> due to the coherence of the data, each participant had a randomly generated sequence of </w:t>
      </w:r>
      <w:r w:rsidR="00DF6B18" w:rsidRPr="00AD3A94">
        <w:t>drafts</w:t>
      </w:r>
      <w:r w:rsidR="009F150A">
        <w:t xml:space="preserve"> and</w:t>
      </w:r>
      <w:r w:rsidR="000A3827" w:rsidRPr="00AD3A94">
        <w:t xml:space="preserve"> with </w:t>
      </w:r>
      <w:r w:rsidR="00DF6B18" w:rsidRPr="00AD3A94">
        <w:t xml:space="preserve">the </w:t>
      </w:r>
      <w:r w:rsidR="000A3827" w:rsidRPr="00AD3A94">
        <w:t xml:space="preserve">increasing number of </w:t>
      </w:r>
      <w:r w:rsidR="000A3827" w:rsidRPr="00F423AE">
        <w:t>repetitions</w:t>
      </w:r>
      <w:r w:rsidR="00DF6B18" w:rsidRPr="00F423AE">
        <w:t>,</w:t>
      </w:r>
      <w:r w:rsidR="000A3827" w:rsidRPr="00F423AE">
        <w:t xml:space="preserve"> </w:t>
      </w:r>
      <w:r w:rsidR="00F423AE">
        <w:t xml:space="preserve">due to the </w:t>
      </w:r>
      <w:r w:rsidR="005B0063" w:rsidRPr="00F423AE">
        <w:t>"</w:t>
      </w:r>
      <w:r w:rsidR="00D13D2A" w:rsidRPr="00F423AE">
        <w:t>Law of Exercise</w:t>
      </w:r>
      <w:r w:rsidR="005B0063" w:rsidRPr="00F423AE">
        <w:t>"</w:t>
      </w:r>
      <w:r w:rsidR="00566563" w:rsidRPr="00F423AE">
        <w:rPr>
          <w:rStyle w:val="Znakapoznpodarou"/>
        </w:rPr>
        <w:footnoteReference w:id="1"/>
      </w:r>
      <w:r w:rsidR="009F150A">
        <w:t>,</w:t>
      </w:r>
      <w:r w:rsidR="00DF6B18" w:rsidRPr="00F423AE">
        <w:t xml:space="preserve"> </w:t>
      </w:r>
      <w:r w:rsidR="000A3827" w:rsidRPr="00F423AE">
        <w:t xml:space="preserve">participants </w:t>
      </w:r>
      <w:r w:rsidR="009F150A">
        <w:t>could</w:t>
      </w:r>
      <w:r w:rsidR="009F150A" w:rsidRPr="00AD3A94">
        <w:t xml:space="preserve"> </w:t>
      </w:r>
      <w:r w:rsidR="000A3827" w:rsidRPr="00AD3A94">
        <w:t xml:space="preserve">improve </w:t>
      </w:r>
      <w:r w:rsidR="009F150A">
        <w:t xml:space="preserve"> their ability to find</w:t>
      </w:r>
      <w:r w:rsidR="000A3827" w:rsidRPr="00AD3A94">
        <w:t xml:space="preserve"> values in the </w:t>
      </w:r>
      <w:r w:rsidR="00DF6B18" w:rsidRPr="00AD3A94">
        <w:t>draft</w:t>
      </w:r>
      <w:r w:rsidR="000A3827" w:rsidRPr="00AD3A94">
        <w:t xml:space="preserve"> </w:t>
      </w:r>
      <w:r w:rsidR="00C21AE7" w:rsidRPr="00AD3A94">
        <w:fldChar w:fldCharType="begin"/>
      </w:r>
      <w:r w:rsidR="0006042F">
        <w:instrText xml:space="preserve"> ADDIN ZOTERO_ITEM CSL_CITATION {"citationID":"hbAA4Eu8","properties":{"formattedCitation":"[7]","plainCitation":"[7]","noteIndex":0},"citationItems":[{"id":"3COegRoc/Z26pwpkI","uris":["http://zotero.org/users/6963813/items/I3VMDF66"],"uri":["http://zotero.org/users/6963813/items/I3VMDF66"],"itemData":{"id":219,"type":"chapter","container-title":"Encyclopedia of the Sciences of Learning","event-place":"Boston, MA","ISBN":"978-1-4419-1427-9","language":"en","note":"DOI: 10.1007/978-1-4419-1428-6_1862","page":"3320-3322","publisher":"Springer US","publisher-place":"Boston, MA","source":"DOI.org (Crossref)","title":"Thorndike, Edward L. (1874–1949)","URL":"http://link.springer.com/10.1007/978-1-4419-1428-6_1862","editor":[{"family":"Seel","given":"Norbert M."}],"author":[{"family":"Jones","given":"Sara J."},{"family":"Robinson","given":"Daniel H."}],"accessed":{"date-parts":[["2021",5,4]]},"issued":{"date-parts":[["2012"]]}}}],"schema":"https://github.com/citation-style-language/schema/raw/master/csl-citation.json"} </w:instrText>
      </w:r>
      <w:r w:rsidR="00C21AE7" w:rsidRPr="00AD3A94">
        <w:fldChar w:fldCharType="separate"/>
      </w:r>
      <w:r w:rsidR="0006042F" w:rsidRPr="0006042F">
        <w:t>[7]</w:t>
      </w:r>
      <w:r w:rsidR="00C21AE7" w:rsidRPr="00AD3A94">
        <w:fldChar w:fldCharType="end"/>
      </w:r>
      <w:r w:rsidR="00566563" w:rsidRPr="00AD3A94">
        <w:t>.</w:t>
      </w:r>
    </w:p>
    <w:p w14:paraId="001E8B02" w14:textId="3CB9EF1C" w:rsidR="000A3827" w:rsidRPr="00AD3A94" w:rsidRDefault="000A3827" w:rsidP="001F0FDA">
      <w:pPr>
        <w:pStyle w:val="NaslovSOR05"/>
        <w:numPr>
          <w:ilvl w:val="0"/>
          <w:numId w:val="0"/>
        </w:numPr>
        <w:ind w:firstLine="284"/>
        <w:rPr>
          <w:b w:val="0"/>
          <w:szCs w:val="20"/>
          <w:lang w:eastAsia="en-US"/>
        </w:rPr>
      </w:pPr>
      <w:r w:rsidRPr="00AD3A94">
        <w:rPr>
          <w:b w:val="0"/>
          <w:szCs w:val="20"/>
          <w:lang w:eastAsia="en-US"/>
        </w:rPr>
        <w:t>All research was conducted remotely due to the covid-19 pandemic. The whole experiment took place via the ZOOM platform. The experiment was recorded using an OBS studio for recorded computer areas and a webcam shot of each participant. Each participant</w:t>
      </w:r>
      <w:r w:rsidR="005B0063" w:rsidRPr="00AD3A94">
        <w:rPr>
          <w:b w:val="0"/>
          <w:szCs w:val="20"/>
          <w:lang w:eastAsia="en-US"/>
        </w:rPr>
        <w:t>'</w:t>
      </w:r>
      <w:r w:rsidRPr="00AD3A94">
        <w:rPr>
          <w:b w:val="0"/>
          <w:szCs w:val="20"/>
          <w:lang w:eastAsia="en-US"/>
        </w:rPr>
        <w:t xml:space="preserve">s face was recorded for emotion analysis. </w:t>
      </w:r>
      <w:r w:rsidR="00DF6B18" w:rsidRPr="00AD3A94">
        <w:rPr>
          <w:b w:val="0"/>
          <w:szCs w:val="20"/>
          <w:lang w:eastAsia="en-US"/>
        </w:rPr>
        <w:t xml:space="preserve">The </w:t>
      </w:r>
      <w:proofErr w:type="spellStart"/>
      <w:r w:rsidR="00DF6B18" w:rsidRPr="00AD3A94">
        <w:rPr>
          <w:b w:val="0"/>
          <w:szCs w:val="20"/>
          <w:lang w:eastAsia="en-US"/>
        </w:rPr>
        <w:t>FaceReader</w:t>
      </w:r>
      <w:proofErr w:type="spellEnd"/>
      <w:r w:rsidR="00DF6B18" w:rsidRPr="00AD3A94">
        <w:rPr>
          <w:b w:val="0"/>
          <w:szCs w:val="20"/>
          <w:lang w:eastAsia="en-US"/>
        </w:rPr>
        <w:t xml:space="preserve"> software analy</w:t>
      </w:r>
      <w:r w:rsidR="00AD3A94">
        <w:rPr>
          <w:b w:val="0"/>
          <w:szCs w:val="20"/>
          <w:lang w:eastAsia="en-US"/>
        </w:rPr>
        <w:t>s</w:t>
      </w:r>
      <w:r w:rsidR="00DF6B18" w:rsidRPr="00AD3A94">
        <w:rPr>
          <w:b w:val="0"/>
          <w:szCs w:val="20"/>
          <w:lang w:eastAsia="en-US"/>
        </w:rPr>
        <w:t xml:space="preserve">ed manifestations of the </w:t>
      </w:r>
      <w:r w:rsidR="009F150A" w:rsidRPr="00AD3A94">
        <w:rPr>
          <w:b w:val="0"/>
          <w:szCs w:val="20"/>
          <w:lang w:eastAsia="en-US"/>
        </w:rPr>
        <w:t>participant</w:t>
      </w:r>
      <w:r w:rsidR="009F150A">
        <w:rPr>
          <w:b w:val="0"/>
          <w:szCs w:val="20"/>
          <w:lang w:eastAsia="en-US"/>
        </w:rPr>
        <w:t>s’</w:t>
      </w:r>
      <w:r w:rsidR="009F150A" w:rsidRPr="00AD3A94">
        <w:rPr>
          <w:b w:val="0"/>
          <w:szCs w:val="20"/>
          <w:lang w:eastAsia="en-US"/>
        </w:rPr>
        <w:t xml:space="preserve"> </w:t>
      </w:r>
      <w:r w:rsidR="00DF6B18" w:rsidRPr="00AD3A94">
        <w:rPr>
          <w:b w:val="0"/>
          <w:szCs w:val="20"/>
          <w:lang w:eastAsia="en-US"/>
        </w:rPr>
        <w:t>emotions</w:t>
      </w:r>
      <w:r w:rsidRPr="00AD3A94">
        <w:rPr>
          <w:b w:val="0"/>
          <w:szCs w:val="20"/>
          <w:lang w:eastAsia="en-US"/>
        </w:rPr>
        <w:t xml:space="preserve"> from the </w:t>
      </w:r>
      <w:r w:rsidRPr="00F423AE">
        <w:rPr>
          <w:b w:val="0"/>
          <w:szCs w:val="20"/>
          <w:lang w:eastAsia="en-US"/>
        </w:rPr>
        <w:t>recording</w:t>
      </w:r>
      <w:r w:rsidRPr="00AD3A94">
        <w:rPr>
          <w:b w:val="0"/>
          <w:szCs w:val="20"/>
          <w:lang w:eastAsia="en-US"/>
        </w:rPr>
        <w:t xml:space="preserve">. </w:t>
      </w:r>
      <w:r w:rsidR="009753FF" w:rsidRPr="009753FF">
        <w:rPr>
          <w:b w:val="0"/>
          <w:bCs/>
        </w:rPr>
        <w:t xml:space="preserve">For the experiment, 20 participants from the field of management informatics across the bachelor's and master's degree </w:t>
      </w:r>
      <w:r w:rsidR="009F150A">
        <w:rPr>
          <w:b w:val="0"/>
          <w:bCs/>
        </w:rPr>
        <w:t xml:space="preserve">programs </w:t>
      </w:r>
      <w:r w:rsidR="009753FF" w:rsidRPr="009753FF">
        <w:rPr>
          <w:b w:val="0"/>
          <w:bCs/>
        </w:rPr>
        <w:t>were randomly selected</w:t>
      </w:r>
      <w:r w:rsidRPr="009753FF">
        <w:rPr>
          <w:b w:val="0"/>
          <w:bCs/>
        </w:rPr>
        <w:t>.</w:t>
      </w:r>
      <w:r w:rsidRPr="00AD3A94">
        <w:rPr>
          <w:b w:val="0"/>
          <w:szCs w:val="20"/>
          <w:lang w:eastAsia="en-US"/>
        </w:rPr>
        <w:t xml:space="preserve"> </w:t>
      </w:r>
      <w:r w:rsidR="00DF6B18" w:rsidRPr="00AD3A94">
        <w:rPr>
          <w:b w:val="0"/>
          <w:szCs w:val="20"/>
          <w:lang w:eastAsia="en-US"/>
        </w:rPr>
        <w:t>T</w:t>
      </w:r>
      <w:r w:rsidRPr="00AD3A94">
        <w:rPr>
          <w:b w:val="0"/>
          <w:szCs w:val="20"/>
          <w:lang w:eastAsia="en-US"/>
        </w:rPr>
        <w:t xml:space="preserve">he </w:t>
      </w:r>
      <w:r w:rsidR="00DF6B18" w:rsidRPr="00AD3A94">
        <w:rPr>
          <w:b w:val="0"/>
          <w:bCs/>
        </w:rPr>
        <w:t>population</w:t>
      </w:r>
      <w:r w:rsidR="00DF6B18" w:rsidRPr="00AD3A94">
        <w:rPr>
          <w:b w:val="0"/>
          <w:szCs w:val="20"/>
          <w:lang w:eastAsia="en-US"/>
        </w:rPr>
        <w:t xml:space="preserve"> </w:t>
      </w:r>
      <w:r w:rsidRPr="00AD3A94">
        <w:rPr>
          <w:b w:val="0"/>
          <w:szCs w:val="20"/>
          <w:lang w:eastAsia="en-US"/>
        </w:rPr>
        <w:t>of all possible participants was 92 students. The age range of students was from 19 to 26 years.</w:t>
      </w:r>
    </w:p>
    <w:p w14:paraId="130FF860" w14:textId="15651935" w:rsidR="000A3827" w:rsidRPr="00AD3A94" w:rsidRDefault="009D569E" w:rsidP="001F0FDA">
      <w:pPr>
        <w:pStyle w:val="NaslovSOR05"/>
        <w:numPr>
          <w:ilvl w:val="0"/>
          <w:numId w:val="0"/>
        </w:numPr>
        <w:ind w:firstLine="284"/>
        <w:rPr>
          <w:b w:val="0"/>
          <w:szCs w:val="20"/>
          <w:lang w:eastAsia="en-US"/>
        </w:rPr>
      </w:pPr>
      <w:r>
        <w:rPr>
          <w:b w:val="0"/>
          <w:szCs w:val="20"/>
          <w:lang w:eastAsia="en-US"/>
        </w:rPr>
        <w:t xml:space="preserve"> For the experiment process, a</w:t>
      </w:r>
      <w:r w:rsidR="00AD3A94">
        <w:rPr>
          <w:b w:val="0"/>
          <w:szCs w:val="20"/>
          <w:lang w:eastAsia="en-US"/>
        </w:rPr>
        <w:t xml:space="preserve"> </w:t>
      </w:r>
      <w:r w:rsidR="00E72947" w:rsidRPr="00AD3A94">
        <w:rPr>
          <w:b w:val="0"/>
          <w:szCs w:val="20"/>
          <w:lang w:eastAsia="en-US"/>
        </w:rPr>
        <w:t>date</w:t>
      </w:r>
      <w:r w:rsidR="00DF6B18" w:rsidRPr="00AD3A94">
        <w:rPr>
          <w:b w:val="0"/>
          <w:szCs w:val="20"/>
          <w:lang w:eastAsia="en-US"/>
        </w:rPr>
        <w:t xml:space="preserve"> for the experiment interview</w:t>
      </w:r>
      <w:r w:rsidR="00AD3A94">
        <w:rPr>
          <w:b w:val="0"/>
          <w:szCs w:val="20"/>
          <w:lang w:eastAsia="en-US"/>
        </w:rPr>
        <w:t xml:space="preserve"> was agreed on with every participant</w:t>
      </w:r>
      <w:r w:rsidR="00DF6B18" w:rsidRPr="00AD3A94">
        <w:rPr>
          <w:b w:val="0"/>
          <w:szCs w:val="20"/>
          <w:lang w:eastAsia="en-US"/>
        </w:rPr>
        <w:t>.</w:t>
      </w:r>
      <w:r w:rsidR="000A3827" w:rsidRPr="00AD3A94">
        <w:rPr>
          <w:b w:val="0"/>
          <w:szCs w:val="20"/>
          <w:lang w:eastAsia="en-US"/>
        </w:rPr>
        <w:t xml:space="preserve"> T</w:t>
      </w:r>
      <w:r w:rsidR="00DF6B18" w:rsidRPr="00AD3A94">
        <w:rPr>
          <w:b w:val="0"/>
          <w:szCs w:val="20"/>
          <w:lang w:eastAsia="en-US"/>
        </w:rPr>
        <w:t>he</w:t>
      </w:r>
      <w:r w:rsidR="000A3827" w:rsidRPr="00AD3A94">
        <w:rPr>
          <w:b w:val="0"/>
          <w:szCs w:val="20"/>
          <w:lang w:eastAsia="en-US"/>
        </w:rPr>
        <w:t xml:space="preserve"> interview</w:t>
      </w:r>
      <w:r w:rsidR="00DF6B18" w:rsidRPr="00AD3A94">
        <w:rPr>
          <w:b w:val="0"/>
          <w:szCs w:val="20"/>
          <w:lang w:eastAsia="en-US"/>
        </w:rPr>
        <w:t>s</w:t>
      </w:r>
      <w:r w:rsidR="000A3827" w:rsidRPr="00AD3A94">
        <w:rPr>
          <w:b w:val="0"/>
          <w:szCs w:val="20"/>
          <w:lang w:eastAsia="en-US"/>
        </w:rPr>
        <w:t xml:space="preserve"> w</w:t>
      </w:r>
      <w:r w:rsidR="00DF6B18" w:rsidRPr="00AD3A94">
        <w:rPr>
          <w:b w:val="0"/>
          <w:szCs w:val="20"/>
          <w:lang w:eastAsia="en-US"/>
        </w:rPr>
        <w:t>ere</w:t>
      </w:r>
      <w:r w:rsidR="000A3827" w:rsidRPr="00AD3A94">
        <w:rPr>
          <w:b w:val="0"/>
          <w:szCs w:val="20"/>
          <w:lang w:eastAsia="en-US"/>
        </w:rPr>
        <w:t xml:space="preserve"> conducted online on the ZOOM platform. </w:t>
      </w:r>
      <w:r w:rsidR="00DF6B18" w:rsidRPr="00AD3A94">
        <w:rPr>
          <w:b w:val="0"/>
          <w:szCs w:val="20"/>
          <w:lang w:eastAsia="en-US"/>
        </w:rPr>
        <w:t>At t</w:t>
      </w:r>
      <w:r w:rsidR="000A3827" w:rsidRPr="00AD3A94">
        <w:rPr>
          <w:b w:val="0"/>
          <w:szCs w:val="20"/>
          <w:lang w:eastAsia="en-US"/>
        </w:rPr>
        <w:t>he beginning of the interview</w:t>
      </w:r>
      <w:r w:rsidR="00DF6B18" w:rsidRPr="00AD3A94">
        <w:rPr>
          <w:b w:val="0"/>
          <w:szCs w:val="20"/>
          <w:lang w:eastAsia="en-US"/>
        </w:rPr>
        <w:t xml:space="preserve">, </w:t>
      </w:r>
      <w:r w:rsidR="00F423AE">
        <w:rPr>
          <w:b w:val="0"/>
          <w:szCs w:val="20"/>
          <w:lang w:eastAsia="en-US"/>
        </w:rPr>
        <w:t>each</w:t>
      </w:r>
      <w:r w:rsidR="00DF6B18" w:rsidRPr="00AD3A94">
        <w:rPr>
          <w:b w:val="0"/>
          <w:szCs w:val="20"/>
          <w:lang w:eastAsia="en-US"/>
        </w:rPr>
        <w:t xml:space="preserve"> participant </w:t>
      </w:r>
      <w:r w:rsidR="00AD3A94">
        <w:rPr>
          <w:b w:val="0"/>
          <w:szCs w:val="20"/>
          <w:lang w:eastAsia="en-US"/>
        </w:rPr>
        <w:t xml:space="preserve">was </w:t>
      </w:r>
      <w:r w:rsidR="00DF6B18" w:rsidRPr="00AD3A94">
        <w:rPr>
          <w:b w:val="0"/>
          <w:szCs w:val="20"/>
          <w:lang w:eastAsia="en-US"/>
        </w:rPr>
        <w:t xml:space="preserve">asked </w:t>
      </w:r>
      <w:r>
        <w:rPr>
          <w:b w:val="0"/>
          <w:szCs w:val="20"/>
          <w:lang w:eastAsia="en-US"/>
        </w:rPr>
        <w:t>their</w:t>
      </w:r>
      <w:r w:rsidRPr="00AD3A94">
        <w:rPr>
          <w:b w:val="0"/>
          <w:szCs w:val="20"/>
          <w:lang w:eastAsia="en-US"/>
        </w:rPr>
        <w:t xml:space="preserve"> </w:t>
      </w:r>
      <w:r w:rsidR="00DF6B18" w:rsidRPr="00AD3A94">
        <w:rPr>
          <w:b w:val="0"/>
          <w:szCs w:val="20"/>
          <w:lang w:eastAsia="en-US"/>
        </w:rPr>
        <w:t>age, gender, and questions that were</w:t>
      </w:r>
      <w:r w:rsidR="000A3827" w:rsidRPr="00AD3A94">
        <w:rPr>
          <w:b w:val="0"/>
          <w:szCs w:val="20"/>
          <w:lang w:eastAsia="en-US"/>
        </w:rPr>
        <w:t xml:space="preserve"> not related to the experiment </w:t>
      </w:r>
      <w:r w:rsidR="000A3827" w:rsidRPr="00F423AE">
        <w:rPr>
          <w:b w:val="0"/>
          <w:szCs w:val="20"/>
          <w:lang w:eastAsia="en-US"/>
        </w:rPr>
        <w:t xml:space="preserve">to </w:t>
      </w:r>
      <w:r w:rsidR="00F423AE">
        <w:rPr>
          <w:b w:val="0"/>
          <w:szCs w:val="20"/>
          <w:lang w:eastAsia="en-US"/>
        </w:rPr>
        <w:t>put them at ease,</w:t>
      </w:r>
      <w:r w:rsidR="000A3827" w:rsidRPr="00F423AE">
        <w:rPr>
          <w:b w:val="0"/>
          <w:szCs w:val="20"/>
          <w:lang w:eastAsia="en-US"/>
        </w:rPr>
        <w:t xml:space="preserve"> so</w:t>
      </w:r>
      <w:r w:rsidR="000A3827" w:rsidRPr="00AD3A94">
        <w:rPr>
          <w:b w:val="0"/>
          <w:szCs w:val="20"/>
          <w:lang w:eastAsia="en-US"/>
        </w:rPr>
        <w:t xml:space="preserve"> that each participant</w:t>
      </w:r>
      <w:r w:rsidR="005B0063" w:rsidRPr="00AD3A94">
        <w:rPr>
          <w:b w:val="0"/>
          <w:szCs w:val="20"/>
          <w:lang w:eastAsia="en-US"/>
        </w:rPr>
        <w:t>'</w:t>
      </w:r>
      <w:r w:rsidR="000A3827" w:rsidRPr="00AD3A94">
        <w:rPr>
          <w:b w:val="0"/>
          <w:szCs w:val="20"/>
          <w:lang w:eastAsia="en-US"/>
        </w:rPr>
        <w:t>s emotions were as coherent as possible. It was also checked whether the participant ha</w:t>
      </w:r>
      <w:r w:rsidR="00AD3A94">
        <w:rPr>
          <w:b w:val="0"/>
          <w:szCs w:val="20"/>
          <w:lang w:eastAsia="en-US"/>
        </w:rPr>
        <w:t>d</w:t>
      </w:r>
      <w:r w:rsidR="000A3827" w:rsidRPr="00AD3A94">
        <w:rPr>
          <w:b w:val="0"/>
          <w:szCs w:val="20"/>
          <w:lang w:eastAsia="en-US"/>
        </w:rPr>
        <w:t xml:space="preserve"> a</w:t>
      </w:r>
      <w:r w:rsidR="00DF6B18" w:rsidRPr="00AD3A94">
        <w:rPr>
          <w:b w:val="0"/>
          <w:szCs w:val="20"/>
          <w:lang w:eastAsia="en-US"/>
        </w:rPr>
        <w:t>n adequate</w:t>
      </w:r>
      <w:r w:rsidR="000A3827" w:rsidRPr="00AD3A94">
        <w:rPr>
          <w:b w:val="0"/>
          <w:szCs w:val="20"/>
          <w:lang w:eastAsia="en-US"/>
        </w:rPr>
        <w:t xml:space="preserve">ly set up webcam </w:t>
      </w:r>
      <w:r w:rsidR="00F423AE">
        <w:rPr>
          <w:b w:val="0"/>
          <w:szCs w:val="20"/>
          <w:lang w:eastAsia="en-US"/>
        </w:rPr>
        <w:t xml:space="preserve">that captured </w:t>
      </w:r>
      <w:r w:rsidR="000A3827" w:rsidRPr="00F423AE">
        <w:rPr>
          <w:b w:val="0"/>
          <w:szCs w:val="20"/>
          <w:lang w:eastAsia="en-US"/>
        </w:rPr>
        <w:t>the</w:t>
      </w:r>
      <w:r w:rsidR="000A3827" w:rsidRPr="00AD3A94">
        <w:rPr>
          <w:b w:val="0"/>
          <w:szCs w:val="20"/>
          <w:lang w:eastAsia="en-US"/>
        </w:rPr>
        <w:t xml:space="preserve"> entire face. Subsequently, a link to dashboard </w:t>
      </w:r>
      <w:r w:rsidR="00E72947" w:rsidRPr="00AD3A94">
        <w:rPr>
          <w:b w:val="0"/>
          <w:szCs w:val="20"/>
          <w:lang w:eastAsia="en-US"/>
        </w:rPr>
        <w:t>drafts</w:t>
      </w:r>
      <w:r w:rsidR="000A3827" w:rsidRPr="00AD3A94">
        <w:rPr>
          <w:b w:val="0"/>
          <w:szCs w:val="20"/>
          <w:lang w:eastAsia="en-US"/>
        </w:rPr>
        <w:t xml:space="preserve"> was sent to the participant. </w:t>
      </w:r>
      <w:r w:rsidR="000A3827" w:rsidRPr="00F423AE">
        <w:rPr>
          <w:b w:val="0"/>
          <w:szCs w:val="20"/>
          <w:lang w:eastAsia="en-US"/>
        </w:rPr>
        <w:t xml:space="preserve">Then the participant started sharing his screen and was instructed to open the first </w:t>
      </w:r>
      <w:r w:rsidR="00DF6B18" w:rsidRPr="00F423AE">
        <w:rPr>
          <w:b w:val="0"/>
          <w:szCs w:val="20"/>
          <w:lang w:eastAsia="en-US"/>
        </w:rPr>
        <w:t>draft</w:t>
      </w:r>
      <w:r w:rsidR="000A3827" w:rsidRPr="00F423AE">
        <w:rPr>
          <w:b w:val="0"/>
          <w:szCs w:val="20"/>
          <w:lang w:eastAsia="en-US"/>
        </w:rPr>
        <w:t>.</w:t>
      </w:r>
      <w:r w:rsidR="000A3827" w:rsidRPr="00AD3A94">
        <w:rPr>
          <w:b w:val="0"/>
          <w:szCs w:val="20"/>
          <w:lang w:eastAsia="en-US"/>
        </w:rPr>
        <w:t xml:space="preserve"> </w:t>
      </w:r>
      <w:r w:rsidR="00DF6B18" w:rsidRPr="00AD3A94">
        <w:rPr>
          <w:b w:val="0"/>
          <w:szCs w:val="20"/>
          <w:lang w:eastAsia="en-US"/>
        </w:rPr>
        <w:t>Then the first</w:t>
      </w:r>
      <w:r w:rsidR="000A3827" w:rsidRPr="00AD3A94">
        <w:rPr>
          <w:b w:val="0"/>
          <w:szCs w:val="20"/>
          <w:lang w:eastAsia="en-US"/>
        </w:rPr>
        <w:t xml:space="preserve"> question was read</w:t>
      </w:r>
      <w:r w:rsidR="00693316">
        <w:rPr>
          <w:b w:val="0"/>
          <w:szCs w:val="20"/>
          <w:lang w:eastAsia="en-US"/>
        </w:rPr>
        <w:t>.</w:t>
      </w:r>
      <w:r w:rsidR="00E72947" w:rsidRPr="00AD3A94">
        <w:rPr>
          <w:b w:val="0"/>
          <w:szCs w:val="20"/>
          <w:lang w:eastAsia="en-US"/>
        </w:rPr>
        <w:t xml:space="preserve"> </w:t>
      </w:r>
      <w:r w:rsidR="00693316">
        <w:rPr>
          <w:b w:val="0"/>
          <w:szCs w:val="20"/>
          <w:lang w:eastAsia="en-US"/>
        </w:rPr>
        <w:t>A</w:t>
      </w:r>
      <w:r w:rsidR="000A3827" w:rsidRPr="00AD3A94">
        <w:rPr>
          <w:b w:val="0"/>
          <w:szCs w:val="20"/>
          <w:lang w:eastAsia="en-US"/>
        </w:rPr>
        <w:t>fter answering the first question, a second question was asked.</w:t>
      </w:r>
      <w:r w:rsidR="00E72947" w:rsidRPr="00AD3A94">
        <w:rPr>
          <w:b w:val="0"/>
          <w:szCs w:val="20"/>
          <w:lang w:eastAsia="en-US"/>
        </w:rPr>
        <w:t xml:space="preserve"> This process was repeated for all drafts. </w:t>
      </w:r>
      <w:r w:rsidR="000A3827" w:rsidRPr="00AD3A94">
        <w:rPr>
          <w:b w:val="0"/>
          <w:szCs w:val="20"/>
          <w:lang w:eastAsia="en-US"/>
        </w:rPr>
        <w:t xml:space="preserve">The participant was timed for each </w:t>
      </w:r>
      <w:r w:rsidR="00DF6B18" w:rsidRPr="00AD3A94">
        <w:rPr>
          <w:b w:val="0"/>
          <w:szCs w:val="20"/>
          <w:lang w:eastAsia="en-US"/>
        </w:rPr>
        <w:t>draft,</w:t>
      </w:r>
      <w:r w:rsidR="000A3827" w:rsidRPr="00AD3A94">
        <w:rPr>
          <w:b w:val="0"/>
          <w:szCs w:val="20"/>
          <w:lang w:eastAsia="en-US"/>
        </w:rPr>
        <w:t xml:space="preserve"> </w:t>
      </w:r>
      <w:r w:rsidR="000A3827" w:rsidRPr="00AD3A94">
        <w:rPr>
          <w:b w:val="0"/>
          <w:szCs w:val="20"/>
          <w:lang w:eastAsia="en-US"/>
        </w:rPr>
        <w:lastRenderedPageBreak/>
        <w:t xml:space="preserve">and </w:t>
      </w:r>
      <w:r w:rsidR="00DF6B18" w:rsidRPr="00AD3A94">
        <w:rPr>
          <w:b w:val="0"/>
          <w:szCs w:val="20"/>
          <w:lang w:eastAsia="en-US"/>
        </w:rPr>
        <w:t>time started after reading the first question and turned off after the second answer was heard</w:t>
      </w:r>
      <w:r w:rsidR="000A3827" w:rsidRPr="00AD3A94">
        <w:rPr>
          <w:b w:val="0"/>
          <w:szCs w:val="20"/>
          <w:lang w:eastAsia="en-US"/>
        </w:rPr>
        <w:t xml:space="preserve">. All six proposals were examined in this way. </w:t>
      </w:r>
      <w:r w:rsidR="00DF6B18" w:rsidRPr="00AD3A94">
        <w:rPr>
          <w:b w:val="0"/>
          <w:szCs w:val="20"/>
          <w:lang w:eastAsia="en-US"/>
        </w:rPr>
        <w:t>The l</w:t>
      </w:r>
      <w:r w:rsidR="000A3827" w:rsidRPr="00AD3A94">
        <w:rPr>
          <w:b w:val="0"/>
          <w:szCs w:val="20"/>
          <w:lang w:eastAsia="en-US"/>
        </w:rPr>
        <w:t>ast part</w:t>
      </w:r>
      <w:r w:rsidR="00DF6B18" w:rsidRPr="00AD3A94">
        <w:rPr>
          <w:b w:val="0"/>
          <w:szCs w:val="20"/>
          <w:lang w:eastAsia="en-US"/>
        </w:rPr>
        <w:t xml:space="preserve"> of the interview</w:t>
      </w:r>
      <w:r w:rsidR="000A3827" w:rsidRPr="00AD3A94">
        <w:rPr>
          <w:b w:val="0"/>
          <w:szCs w:val="20"/>
          <w:lang w:eastAsia="en-US"/>
        </w:rPr>
        <w:t xml:space="preserve"> </w:t>
      </w:r>
      <w:r w:rsidR="00DF6B18" w:rsidRPr="00AD3A94">
        <w:rPr>
          <w:b w:val="0"/>
          <w:szCs w:val="20"/>
          <w:lang w:eastAsia="en-US"/>
        </w:rPr>
        <w:t>was</w:t>
      </w:r>
      <w:r w:rsidR="00E72947" w:rsidRPr="00AD3A94">
        <w:rPr>
          <w:b w:val="0"/>
          <w:szCs w:val="20"/>
          <w:lang w:eastAsia="en-US"/>
        </w:rPr>
        <w:t xml:space="preserve"> to score the appearance and clarity of the drafts.</w:t>
      </w:r>
      <w:r w:rsidR="00DF6B18" w:rsidRPr="00AD3A94">
        <w:rPr>
          <w:b w:val="0"/>
          <w:szCs w:val="20"/>
          <w:lang w:eastAsia="en-US"/>
        </w:rPr>
        <w:t xml:space="preserve"> </w:t>
      </w:r>
      <w:r w:rsidR="00E72947" w:rsidRPr="00AD3A94">
        <w:rPr>
          <w:b w:val="0"/>
          <w:szCs w:val="20"/>
          <w:lang w:eastAsia="en-US"/>
        </w:rPr>
        <w:t>Every</w:t>
      </w:r>
      <w:r w:rsidR="000A3827" w:rsidRPr="00AD3A94">
        <w:rPr>
          <w:b w:val="0"/>
          <w:szCs w:val="20"/>
          <w:lang w:eastAsia="en-US"/>
        </w:rPr>
        <w:t xml:space="preserve"> participant</w:t>
      </w:r>
      <w:r w:rsidR="00E72947" w:rsidRPr="00AD3A94">
        <w:rPr>
          <w:b w:val="0"/>
          <w:szCs w:val="20"/>
          <w:lang w:eastAsia="en-US"/>
        </w:rPr>
        <w:t xml:space="preserve"> in the last part was</w:t>
      </w:r>
      <w:r w:rsidR="000A3827" w:rsidRPr="00AD3A94">
        <w:rPr>
          <w:b w:val="0"/>
          <w:szCs w:val="20"/>
          <w:lang w:eastAsia="en-US"/>
        </w:rPr>
        <w:t xml:space="preserve"> asked to rate the appearance and clarity of each </w:t>
      </w:r>
      <w:r w:rsidR="00DF6B18" w:rsidRPr="00AD3A94">
        <w:rPr>
          <w:b w:val="0"/>
          <w:szCs w:val="20"/>
          <w:lang w:eastAsia="en-US"/>
        </w:rPr>
        <w:t>draft. Participants rate</w:t>
      </w:r>
      <w:r w:rsidR="00AD3A94">
        <w:rPr>
          <w:b w:val="0"/>
          <w:szCs w:val="20"/>
          <w:lang w:eastAsia="en-US"/>
        </w:rPr>
        <w:t>d</w:t>
      </w:r>
      <w:r w:rsidR="00DF6B18" w:rsidRPr="00AD3A94">
        <w:rPr>
          <w:b w:val="0"/>
          <w:szCs w:val="20"/>
          <w:lang w:eastAsia="en-US"/>
        </w:rPr>
        <w:t xml:space="preserve"> the drafts </w:t>
      </w:r>
      <w:r w:rsidR="000A3827" w:rsidRPr="00AD3A94">
        <w:rPr>
          <w:b w:val="0"/>
          <w:szCs w:val="20"/>
          <w:lang w:eastAsia="en-US"/>
        </w:rPr>
        <w:t xml:space="preserve">on a scale from 1-10, where 10 was the </w:t>
      </w:r>
      <w:r w:rsidR="00DF6B18" w:rsidRPr="00AD3A94">
        <w:rPr>
          <w:b w:val="0"/>
          <w:szCs w:val="20"/>
          <w:lang w:eastAsia="en-US"/>
        </w:rPr>
        <w:t>best score</w:t>
      </w:r>
      <w:r w:rsidR="000A3827" w:rsidRPr="00AD3A94">
        <w:rPr>
          <w:b w:val="0"/>
          <w:szCs w:val="20"/>
          <w:lang w:eastAsia="en-US"/>
        </w:rPr>
        <w:t>.</w:t>
      </w:r>
    </w:p>
    <w:p w14:paraId="2F999F51" w14:textId="6284B1A3" w:rsidR="00C97168" w:rsidRDefault="000A3827" w:rsidP="000A3827">
      <w:pPr>
        <w:pStyle w:val="NaslovSOR05"/>
        <w:numPr>
          <w:ilvl w:val="0"/>
          <w:numId w:val="0"/>
        </w:numPr>
        <w:ind w:firstLine="284"/>
        <w:rPr>
          <w:b w:val="0"/>
          <w:bCs/>
        </w:rPr>
      </w:pPr>
      <w:r w:rsidRPr="00AD3A94">
        <w:rPr>
          <w:b w:val="0"/>
          <w:bCs/>
        </w:rPr>
        <w:t>Subsequently</w:t>
      </w:r>
      <w:r w:rsidR="00DF6B18" w:rsidRPr="00AD3A94">
        <w:rPr>
          <w:b w:val="0"/>
          <w:bCs/>
        </w:rPr>
        <w:t>,</w:t>
      </w:r>
      <w:r w:rsidRPr="00AD3A94">
        <w:rPr>
          <w:b w:val="0"/>
          <w:bCs/>
        </w:rPr>
        <w:t xml:space="preserve"> recorded images of participants</w:t>
      </w:r>
      <w:r w:rsidR="005B0063" w:rsidRPr="00AD3A94">
        <w:rPr>
          <w:b w:val="0"/>
          <w:bCs/>
        </w:rPr>
        <w:t>'</w:t>
      </w:r>
      <w:r w:rsidRPr="00AD3A94">
        <w:rPr>
          <w:b w:val="0"/>
          <w:bCs/>
        </w:rPr>
        <w:t xml:space="preserve"> faces were</w:t>
      </w:r>
      <w:r w:rsidR="003A721B">
        <w:rPr>
          <w:b w:val="0"/>
          <w:bCs/>
        </w:rPr>
        <w:t xml:space="preserve"> </w:t>
      </w:r>
      <w:r w:rsidRPr="00AD3A94">
        <w:rPr>
          <w:b w:val="0"/>
          <w:bCs/>
        </w:rPr>
        <w:t>analy</w:t>
      </w:r>
      <w:r w:rsidR="00AD3A94">
        <w:rPr>
          <w:b w:val="0"/>
          <w:bCs/>
        </w:rPr>
        <w:t>s</w:t>
      </w:r>
      <w:r w:rsidRPr="00AD3A94">
        <w:rPr>
          <w:b w:val="0"/>
          <w:bCs/>
        </w:rPr>
        <w:t xml:space="preserve">ed </w:t>
      </w:r>
      <w:r w:rsidR="00E72947" w:rsidRPr="00AD3A94">
        <w:rPr>
          <w:b w:val="0"/>
          <w:bCs/>
        </w:rPr>
        <w:t>by</w:t>
      </w:r>
      <w:r w:rsidRPr="00AD3A94">
        <w:rPr>
          <w:b w:val="0"/>
          <w:bCs/>
        </w:rPr>
        <w:t xml:space="preserve"> </w:t>
      </w:r>
      <w:proofErr w:type="spellStart"/>
      <w:r w:rsidRPr="00AD3A94">
        <w:rPr>
          <w:b w:val="0"/>
          <w:bCs/>
        </w:rPr>
        <w:t>FaceReader</w:t>
      </w:r>
      <w:proofErr w:type="spellEnd"/>
      <w:r w:rsidRPr="00AD3A94">
        <w:rPr>
          <w:b w:val="0"/>
          <w:bCs/>
        </w:rPr>
        <w:t xml:space="preserve"> software. </w:t>
      </w:r>
      <w:r w:rsidR="00693316">
        <w:rPr>
          <w:b w:val="0"/>
          <w:bCs/>
        </w:rPr>
        <w:t>The d</w:t>
      </w:r>
      <w:r w:rsidR="00693316" w:rsidRPr="00AD3A94">
        <w:rPr>
          <w:b w:val="0"/>
          <w:bCs/>
        </w:rPr>
        <w:t xml:space="preserve">ata </w:t>
      </w:r>
      <w:r w:rsidRPr="00AD3A94">
        <w:rPr>
          <w:b w:val="0"/>
          <w:bCs/>
        </w:rPr>
        <w:t xml:space="preserve">analysis was performed in </w:t>
      </w:r>
      <w:proofErr w:type="spellStart"/>
      <w:r w:rsidRPr="00AD3A94">
        <w:rPr>
          <w:b w:val="0"/>
          <w:bCs/>
        </w:rPr>
        <w:t>JupyterLab</w:t>
      </w:r>
      <w:proofErr w:type="spellEnd"/>
      <w:r w:rsidRPr="00AD3A94">
        <w:rPr>
          <w:b w:val="0"/>
          <w:bCs/>
        </w:rPr>
        <w:t xml:space="preserve">. The correlation function in </w:t>
      </w:r>
      <w:r w:rsidR="00DF6B18" w:rsidRPr="00AD3A94">
        <w:rPr>
          <w:b w:val="0"/>
          <w:bCs/>
        </w:rPr>
        <w:t xml:space="preserve">the </w:t>
      </w:r>
      <w:proofErr w:type="spellStart"/>
      <w:r w:rsidRPr="00AD3A94">
        <w:rPr>
          <w:b w:val="0"/>
          <w:bCs/>
        </w:rPr>
        <w:t>Jupyter</w:t>
      </w:r>
      <w:proofErr w:type="spellEnd"/>
      <w:r w:rsidRPr="00AD3A94">
        <w:rPr>
          <w:b w:val="0"/>
          <w:bCs/>
        </w:rPr>
        <w:t xml:space="preserve"> enviro</w:t>
      </w:r>
      <w:r w:rsidR="00DF6B18" w:rsidRPr="00AD3A94">
        <w:rPr>
          <w:b w:val="0"/>
          <w:bCs/>
        </w:rPr>
        <w:t>n</w:t>
      </w:r>
      <w:r w:rsidRPr="00AD3A94">
        <w:rPr>
          <w:b w:val="0"/>
          <w:bCs/>
        </w:rPr>
        <w:t>ment was used for the analysis of dependencies.</w:t>
      </w:r>
    </w:p>
    <w:p w14:paraId="068D2F95" w14:textId="77777777" w:rsidR="002B7418" w:rsidRPr="00AD3A94" w:rsidRDefault="002B7418" w:rsidP="000A3827">
      <w:pPr>
        <w:pStyle w:val="NaslovSOR05"/>
        <w:numPr>
          <w:ilvl w:val="0"/>
          <w:numId w:val="0"/>
        </w:numPr>
        <w:ind w:firstLine="284"/>
        <w:rPr>
          <w:b w:val="0"/>
          <w:bCs/>
        </w:rPr>
      </w:pPr>
    </w:p>
    <w:p w14:paraId="6BE8A871" w14:textId="5DFB87A0" w:rsidR="00841A5E" w:rsidRPr="00AD3A94" w:rsidRDefault="00841A5E" w:rsidP="00841A5E">
      <w:pPr>
        <w:pStyle w:val="NaslovSOR05"/>
        <w:numPr>
          <w:ilvl w:val="0"/>
          <w:numId w:val="16"/>
        </w:numPr>
        <w:ind w:left="284" w:hanging="284"/>
      </w:pPr>
      <w:r w:rsidRPr="00AD3A94">
        <w:t>RESULTS</w:t>
      </w:r>
    </w:p>
    <w:p w14:paraId="65D0BB7E" w14:textId="13B5B1F5" w:rsidR="00D51936" w:rsidRPr="00AD3A94" w:rsidRDefault="00D51936" w:rsidP="00D51936">
      <w:pPr>
        <w:pStyle w:val="NaslovSOR05"/>
        <w:numPr>
          <w:ilvl w:val="0"/>
          <w:numId w:val="0"/>
        </w:numPr>
      </w:pPr>
    </w:p>
    <w:p w14:paraId="3C78CE09" w14:textId="179F9A93" w:rsidR="00D51936" w:rsidRPr="00AD3A94" w:rsidRDefault="00D51936" w:rsidP="00D51936">
      <w:pPr>
        <w:pStyle w:val="NaslovSOR05"/>
        <w:numPr>
          <w:ilvl w:val="0"/>
          <w:numId w:val="0"/>
        </w:numPr>
        <w:rPr>
          <w:b w:val="0"/>
          <w:bCs/>
        </w:rPr>
      </w:pPr>
      <w:r w:rsidRPr="00AD3A94">
        <w:rPr>
          <w:b w:val="0"/>
          <w:bCs/>
        </w:rPr>
        <w:t>T</w:t>
      </w:r>
      <w:r w:rsidR="000A3827" w:rsidRPr="00AD3A94">
        <w:rPr>
          <w:b w:val="0"/>
          <w:bCs/>
        </w:rPr>
        <w:t>able</w:t>
      </w:r>
      <w:r w:rsidRPr="00AD3A94">
        <w:rPr>
          <w:b w:val="0"/>
          <w:bCs/>
        </w:rPr>
        <w:t xml:space="preserve"> 1 </w:t>
      </w:r>
      <w:r w:rsidR="000A3827" w:rsidRPr="00AD3A94">
        <w:rPr>
          <w:b w:val="0"/>
          <w:bCs/>
        </w:rPr>
        <w:t>shows the measured data for each B</w:t>
      </w:r>
      <w:r w:rsidR="00654075" w:rsidRPr="00AD3A94">
        <w:rPr>
          <w:b w:val="0"/>
          <w:bCs/>
        </w:rPr>
        <w:t>I</w:t>
      </w:r>
      <w:r w:rsidR="003C7A42" w:rsidRPr="00AD3A94">
        <w:rPr>
          <w:b w:val="0"/>
          <w:bCs/>
        </w:rPr>
        <w:t xml:space="preserve"> </w:t>
      </w:r>
      <w:r w:rsidR="000A3827" w:rsidRPr="00AD3A94">
        <w:rPr>
          <w:b w:val="0"/>
          <w:bCs/>
        </w:rPr>
        <w:t xml:space="preserve">dashboard </w:t>
      </w:r>
      <w:r w:rsidR="003C7A42" w:rsidRPr="00AD3A94">
        <w:rPr>
          <w:b w:val="0"/>
          <w:bCs/>
        </w:rPr>
        <w:t>draft</w:t>
      </w:r>
      <w:r w:rsidR="000A3827" w:rsidRPr="00AD3A94">
        <w:rPr>
          <w:b w:val="0"/>
          <w:bCs/>
        </w:rPr>
        <w:t xml:space="preserve"> from the experiment. The </w:t>
      </w:r>
      <w:r w:rsidR="00B7031C">
        <w:rPr>
          <w:b w:val="0"/>
        </w:rPr>
        <w:t>metrics</w:t>
      </w:r>
      <w:r w:rsidR="00B7031C" w:rsidRPr="00AD3A94">
        <w:rPr>
          <w:b w:val="0"/>
          <w:bCs/>
        </w:rPr>
        <w:t xml:space="preserve"> </w:t>
      </w:r>
      <w:r w:rsidR="000A3827" w:rsidRPr="00AD3A94">
        <w:rPr>
          <w:b w:val="0"/>
          <w:bCs/>
        </w:rPr>
        <w:t>of appearance</w:t>
      </w:r>
      <w:r w:rsidR="00E72947" w:rsidRPr="00AD3A94">
        <w:rPr>
          <w:b w:val="0"/>
          <w:bCs/>
        </w:rPr>
        <w:t>,</w:t>
      </w:r>
      <w:r w:rsidR="000A3827" w:rsidRPr="00AD3A94">
        <w:rPr>
          <w:b w:val="0"/>
          <w:bCs/>
        </w:rPr>
        <w:t xml:space="preserve"> time</w:t>
      </w:r>
      <w:r w:rsidR="00E72947" w:rsidRPr="00AD3A94">
        <w:rPr>
          <w:b w:val="0"/>
          <w:bCs/>
        </w:rPr>
        <w:t>,</w:t>
      </w:r>
      <w:r w:rsidR="000A3827" w:rsidRPr="00AD3A94">
        <w:rPr>
          <w:b w:val="0"/>
          <w:bCs/>
        </w:rPr>
        <w:t xml:space="preserve"> and clarity are the average of all values from all participants</w:t>
      </w:r>
      <w:r w:rsidR="00E72947" w:rsidRPr="00AD3A94">
        <w:rPr>
          <w:b w:val="0"/>
          <w:bCs/>
        </w:rPr>
        <w:t>.</w:t>
      </w:r>
      <w:r w:rsidR="000A3827" w:rsidRPr="00AD3A94">
        <w:rPr>
          <w:b w:val="0"/>
          <w:bCs/>
        </w:rPr>
        <w:t xml:space="preserve"> </w:t>
      </w:r>
      <w:r w:rsidR="00E72947" w:rsidRPr="00AD3A94">
        <w:rPr>
          <w:b w:val="0"/>
          <w:bCs/>
        </w:rPr>
        <w:t>T</w:t>
      </w:r>
      <w:r w:rsidR="000A3827" w:rsidRPr="00AD3A94">
        <w:rPr>
          <w:b w:val="0"/>
          <w:bCs/>
        </w:rPr>
        <w:t xml:space="preserve">he values of emotions are the average of all values measured by </w:t>
      </w:r>
      <w:proofErr w:type="spellStart"/>
      <w:r w:rsidR="000A3827" w:rsidRPr="00AD3A94">
        <w:rPr>
          <w:b w:val="0"/>
          <w:bCs/>
        </w:rPr>
        <w:t>FaceReader</w:t>
      </w:r>
      <w:proofErr w:type="spellEnd"/>
      <w:r w:rsidR="000A3827" w:rsidRPr="00AD3A94">
        <w:rPr>
          <w:b w:val="0"/>
          <w:bCs/>
        </w:rPr>
        <w:t xml:space="preserve"> software from all participants. </w:t>
      </w:r>
      <w:r w:rsidR="00E72947" w:rsidRPr="00AD3A94">
        <w:rPr>
          <w:b w:val="0"/>
          <w:bCs/>
        </w:rPr>
        <w:t>Finally, t</w:t>
      </w:r>
      <w:r w:rsidR="000A3827" w:rsidRPr="00AD3A94">
        <w:rPr>
          <w:b w:val="0"/>
          <w:bCs/>
        </w:rPr>
        <w:t xml:space="preserve">he number of elements </w:t>
      </w:r>
      <w:r w:rsidR="00693316">
        <w:rPr>
          <w:b w:val="0"/>
          <w:bCs/>
        </w:rPr>
        <w:t>represents</w:t>
      </w:r>
      <w:r w:rsidR="00693316" w:rsidRPr="00AD3A94">
        <w:rPr>
          <w:b w:val="0"/>
          <w:bCs/>
        </w:rPr>
        <w:t xml:space="preserve"> </w:t>
      </w:r>
      <w:r w:rsidR="000A3827" w:rsidRPr="00AD3A94">
        <w:rPr>
          <w:b w:val="0"/>
          <w:bCs/>
        </w:rPr>
        <w:t>how many elements are in the design.</w:t>
      </w:r>
    </w:p>
    <w:p w14:paraId="227AE96F" w14:textId="77777777" w:rsidR="00A81E16" w:rsidRPr="00AD3A94" w:rsidRDefault="00A81E16" w:rsidP="00D51936">
      <w:pPr>
        <w:pStyle w:val="NaslovSOR05"/>
        <w:numPr>
          <w:ilvl w:val="0"/>
          <w:numId w:val="0"/>
        </w:numPr>
        <w:rPr>
          <w:b w:val="0"/>
          <w:bCs/>
        </w:rPr>
      </w:pPr>
    </w:p>
    <w:p w14:paraId="57A855E4" w14:textId="19F8C7E1" w:rsidR="00A81E16" w:rsidRPr="00AD3A94" w:rsidRDefault="00A81E16" w:rsidP="00A81E16">
      <w:pPr>
        <w:pStyle w:val="Titulek"/>
        <w:keepNext/>
        <w:jc w:val="center"/>
        <w:rPr>
          <w:color w:val="auto"/>
          <w:sz w:val="20"/>
          <w:szCs w:val="20"/>
        </w:rPr>
      </w:pPr>
      <w:r w:rsidRPr="00AD3A94">
        <w:rPr>
          <w:color w:val="auto"/>
          <w:sz w:val="20"/>
          <w:szCs w:val="20"/>
        </w:rPr>
        <w:t xml:space="preserve">Table </w:t>
      </w:r>
      <w:r w:rsidRPr="00AD3A94">
        <w:rPr>
          <w:color w:val="auto"/>
          <w:sz w:val="20"/>
          <w:szCs w:val="20"/>
        </w:rPr>
        <w:fldChar w:fldCharType="begin"/>
      </w:r>
      <w:r w:rsidRPr="00AD3A94">
        <w:rPr>
          <w:color w:val="auto"/>
          <w:sz w:val="20"/>
          <w:szCs w:val="20"/>
        </w:rPr>
        <w:instrText xml:space="preserve"> SEQ Tabl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 xml:space="preserve">: </w:t>
      </w:r>
      <w:r w:rsidRPr="00AD3A94">
        <w:rPr>
          <w:i w:val="0"/>
          <w:iCs w:val="0"/>
          <w:color w:val="auto"/>
          <w:sz w:val="20"/>
          <w:szCs w:val="20"/>
        </w:rPr>
        <w:t>Collected data from participants</w:t>
      </w:r>
    </w:p>
    <w:tbl>
      <w:tblPr>
        <w:tblStyle w:val="Mkatabulky"/>
        <w:tblW w:w="8926" w:type="dxa"/>
        <w:tblLayout w:type="fixed"/>
        <w:tblLook w:val="04A0" w:firstRow="1" w:lastRow="0" w:firstColumn="1" w:lastColumn="0" w:noHBand="0" w:noVBand="1"/>
      </w:tblPr>
      <w:tblGrid>
        <w:gridCol w:w="988"/>
        <w:gridCol w:w="894"/>
        <w:gridCol w:w="666"/>
        <w:gridCol w:w="760"/>
        <w:gridCol w:w="783"/>
        <w:gridCol w:w="761"/>
        <w:gridCol w:w="666"/>
        <w:gridCol w:w="728"/>
        <w:gridCol w:w="837"/>
        <w:gridCol w:w="850"/>
        <w:gridCol w:w="993"/>
      </w:tblGrid>
      <w:tr w:rsidR="00BE0924" w:rsidRPr="00AD3A94" w14:paraId="0BAF7DFE" w14:textId="0160D91A" w:rsidTr="00BE0924">
        <w:tc>
          <w:tcPr>
            <w:tcW w:w="988" w:type="dxa"/>
            <w:vAlign w:val="center"/>
          </w:tcPr>
          <w:p w14:paraId="5247FACC" w14:textId="7B65C4E7" w:rsidR="00E66DAB" w:rsidRPr="00AD3A94" w:rsidRDefault="006F48FD" w:rsidP="00E66DAB">
            <w:pPr>
              <w:pStyle w:val="NaslovSOR05"/>
              <w:numPr>
                <w:ilvl w:val="0"/>
                <w:numId w:val="0"/>
              </w:numPr>
              <w:jc w:val="center"/>
              <w:rPr>
                <w:i/>
                <w:iCs/>
                <w:sz w:val="20"/>
                <w:szCs w:val="20"/>
              </w:rPr>
            </w:pPr>
            <w:r w:rsidRPr="00AD3A94">
              <w:rPr>
                <w:i/>
                <w:iCs/>
                <w:sz w:val="20"/>
                <w:szCs w:val="20"/>
              </w:rPr>
              <w:t>D</w:t>
            </w:r>
            <w:r w:rsidR="00E66DAB" w:rsidRPr="00AD3A94">
              <w:rPr>
                <w:i/>
                <w:iCs/>
                <w:sz w:val="20"/>
                <w:szCs w:val="20"/>
              </w:rPr>
              <w:t>raft</w:t>
            </w:r>
          </w:p>
        </w:tc>
        <w:tc>
          <w:tcPr>
            <w:tcW w:w="894" w:type="dxa"/>
            <w:vAlign w:val="center"/>
          </w:tcPr>
          <w:p w14:paraId="2E6D4106" w14:textId="238D0B6F" w:rsidR="006F48FD" w:rsidRPr="00AD3A94" w:rsidRDefault="006F48FD" w:rsidP="00384026">
            <w:pPr>
              <w:pStyle w:val="NaslovSOR05"/>
              <w:numPr>
                <w:ilvl w:val="0"/>
                <w:numId w:val="0"/>
              </w:numPr>
              <w:jc w:val="center"/>
              <w:rPr>
                <w:i/>
                <w:iCs/>
                <w:sz w:val="20"/>
                <w:szCs w:val="20"/>
              </w:rPr>
            </w:pPr>
            <w:r w:rsidRPr="00AD3A94">
              <w:rPr>
                <w:i/>
                <w:iCs/>
                <w:sz w:val="20"/>
                <w:szCs w:val="20"/>
              </w:rPr>
              <w:t>Number of element</w:t>
            </w:r>
            <w:r w:rsidR="00A81E16" w:rsidRPr="00AD3A94">
              <w:rPr>
                <w:i/>
                <w:iCs/>
                <w:sz w:val="20"/>
                <w:szCs w:val="20"/>
              </w:rPr>
              <w:t>s</w:t>
            </w:r>
          </w:p>
        </w:tc>
        <w:tc>
          <w:tcPr>
            <w:tcW w:w="666" w:type="dxa"/>
            <w:vAlign w:val="center"/>
          </w:tcPr>
          <w:p w14:paraId="518AFBA0" w14:textId="57523862" w:rsidR="006F48FD" w:rsidRPr="00AD3A94" w:rsidRDefault="006F48FD" w:rsidP="00384026">
            <w:pPr>
              <w:pStyle w:val="NaslovSOR05"/>
              <w:numPr>
                <w:ilvl w:val="0"/>
                <w:numId w:val="0"/>
              </w:numPr>
              <w:jc w:val="center"/>
              <w:rPr>
                <w:i/>
                <w:iCs/>
                <w:sz w:val="20"/>
                <w:szCs w:val="20"/>
              </w:rPr>
            </w:pPr>
            <w:r w:rsidRPr="00AD3A94">
              <w:rPr>
                <w:i/>
                <w:iCs/>
                <w:sz w:val="20"/>
                <w:szCs w:val="20"/>
              </w:rPr>
              <w:t>Time</w:t>
            </w:r>
          </w:p>
          <w:p w14:paraId="30643FA6" w14:textId="55CCC8BD"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0" w:type="dxa"/>
            <w:vAlign w:val="center"/>
          </w:tcPr>
          <w:p w14:paraId="108969BF" w14:textId="60972D06" w:rsidR="006F48FD" w:rsidRPr="00AD3A94" w:rsidRDefault="006F48FD" w:rsidP="00384026">
            <w:pPr>
              <w:pStyle w:val="NaslovSOR05"/>
              <w:numPr>
                <w:ilvl w:val="0"/>
                <w:numId w:val="0"/>
              </w:numPr>
              <w:jc w:val="center"/>
              <w:rPr>
                <w:i/>
                <w:iCs/>
                <w:sz w:val="20"/>
                <w:szCs w:val="20"/>
              </w:rPr>
            </w:pPr>
            <w:r w:rsidRPr="00AD3A94">
              <w:rPr>
                <w:i/>
                <w:iCs/>
                <w:sz w:val="20"/>
                <w:szCs w:val="20"/>
              </w:rPr>
              <w:t>Appearance</w:t>
            </w:r>
          </w:p>
          <w:p w14:paraId="10EA8D30" w14:textId="70F7142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83" w:type="dxa"/>
            <w:vAlign w:val="center"/>
          </w:tcPr>
          <w:p w14:paraId="2E4C99AF"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Clarity</w:t>
            </w:r>
          </w:p>
          <w:p w14:paraId="113721AA" w14:textId="231FC28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1" w:type="dxa"/>
            <w:vAlign w:val="center"/>
          </w:tcPr>
          <w:p w14:paraId="0B132538" w14:textId="4329FAB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Happy </w:t>
            </w:r>
            <w:r w:rsidRPr="00AD3A94">
              <w:rPr>
                <w:rFonts w:ascii="Cambria Math" w:hAnsi="Cambria Math" w:cs="Cambria Math"/>
                <w:i/>
                <w:iCs/>
                <w:sz w:val="20"/>
                <w:szCs w:val="20"/>
              </w:rPr>
              <w:t>⌀</w:t>
            </w:r>
          </w:p>
        </w:tc>
        <w:tc>
          <w:tcPr>
            <w:tcW w:w="666" w:type="dxa"/>
            <w:vAlign w:val="center"/>
          </w:tcPr>
          <w:p w14:paraId="1450AFAE"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Sad</w:t>
            </w:r>
          </w:p>
          <w:p w14:paraId="78877A21" w14:textId="409AF909"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r w:rsidRPr="00AD3A94">
              <w:rPr>
                <w:i/>
                <w:iCs/>
                <w:sz w:val="20"/>
                <w:szCs w:val="20"/>
              </w:rPr>
              <w:t xml:space="preserve"> </w:t>
            </w:r>
          </w:p>
        </w:tc>
        <w:tc>
          <w:tcPr>
            <w:tcW w:w="728" w:type="dxa"/>
            <w:vAlign w:val="center"/>
          </w:tcPr>
          <w:p w14:paraId="00654B50" w14:textId="2EA9615F"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Angry </w:t>
            </w:r>
            <w:r w:rsidRPr="00AD3A94">
              <w:rPr>
                <w:rFonts w:ascii="Cambria Math" w:hAnsi="Cambria Math" w:cs="Cambria Math"/>
                <w:i/>
                <w:iCs/>
                <w:sz w:val="20"/>
                <w:szCs w:val="20"/>
              </w:rPr>
              <w:t>⌀</w:t>
            </w:r>
            <w:r w:rsidRPr="00AD3A94">
              <w:rPr>
                <w:i/>
                <w:iCs/>
                <w:sz w:val="20"/>
                <w:szCs w:val="20"/>
              </w:rPr>
              <w:t xml:space="preserve"> </w:t>
            </w:r>
          </w:p>
        </w:tc>
        <w:tc>
          <w:tcPr>
            <w:tcW w:w="837" w:type="dxa"/>
            <w:vAlign w:val="center"/>
          </w:tcPr>
          <w:p w14:paraId="4906F156" w14:textId="3F4C6E0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Surprised </w:t>
            </w:r>
            <w:r w:rsidRPr="00AD3A94">
              <w:rPr>
                <w:rFonts w:ascii="Cambria Math" w:hAnsi="Cambria Math" w:cs="Cambria Math"/>
                <w:i/>
                <w:iCs/>
                <w:sz w:val="20"/>
                <w:szCs w:val="20"/>
              </w:rPr>
              <w:t>⌀</w:t>
            </w:r>
            <w:r w:rsidRPr="00AD3A94">
              <w:rPr>
                <w:i/>
                <w:iCs/>
                <w:sz w:val="20"/>
                <w:szCs w:val="20"/>
              </w:rPr>
              <w:t xml:space="preserve"> </w:t>
            </w:r>
          </w:p>
        </w:tc>
        <w:tc>
          <w:tcPr>
            <w:tcW w:w="850" w:type="dxa"/>
            <w:vAlign w:val="center"/>
          </w:tcPr>
          <w:p w14:paraId="641FF89D" w14:textId="6EBBA8BF" w:rsidR="006F48FD" w:rsidRPr="00AD3A94" w:rsidRDefault="006F48FD" w:rsidP="006F48FD">
            <w:pPr>
              <w:pStyle w:val="NaslovSOR05"/>
              <w:numPr>
                <w:ilvl w:val="0"/>
                <w:numId w:val="0"/>
              </w:numPr>
              <w:jc w:val="center"/>
              <w:rPr>
                <w:i/>
                <w:iCs/>
                <w:sz w:val="20"/>
                <w:szCs w:val="20"/>
              </w:rPr>
            </w:pPr>
            <w:r w:rsidRPr="00AD3A94">
              <w:rPr>
                <w:i/>
                <w:iCs/>
                <w:sz w:val="20"/>
                <w:szCs w:val="20"/>
              </w:rPr>
              <w:t>Scared</w:t>
            </w:r>
          </w:p>
          <w:p w14:paraId="2A654FB4" w14:textId="399196D9" w:rsidR="006F48FD" w:rsidRPr="00AD3A94" w:rsidRDefault="006F48FD" w:rsidP="006F48FD">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993" w:type="dxa"/>
            <w:vAlign w:val="center"/>
          </w:tcPr>
          <w:p w14:paraId="7B756E38" w14:textId="2DBD72A9" w:rsidR="006F48FD" w:rsidRPr="00AD3A94" w:rsidRDefault="006F48FD" w:rsidP="006F48FD">
            <w:pPr>
              <w:pStyle w:val="NaslovSOR05"/>
              <w:numPr>
                <w:ilvl w:val="0"/>
                <w:numId w:val="0"/>
              </w:numPr>
              <w:ind w:left="-50"/>
              <w:jc w:val="center"/>
              <w:rPr>
                <w:i/>
                <w:iCs/>
                <w:sz w:val="20"/>
                <w:szCs w:val="20"/>
              </w:rPr>
            </w:pPr>
            <w:r w:rsidRPr="00AD3A94">
              <w:rPr>
                <w:i/>
                <w:iCs/>
                <w:sz w:val="20"/>
                <w:szCs w:val="20"/>
              </w:rPr>
              <w:t xml:space="preserve">Disgusted </w:t>
            </w:r>
            <w:r w:rsidRPr="00AD3A94">
              <w:rPr>
                <w:rFonts w:ascii="Cambria Math" w:hAnsi="Cambria Math" w:cs="Cambria Math"/>
                <w:i/>
                <w:iCs/>
                <w:sz w:val="20"/>
                <w:szCs w:val="20"/>
              </w:rPr>
              <w:t>⌀</w:t>
            </w:r>
          </w:p>
        </w:tc>
      </w:tr>
      <w:tr w:rsidR="00BE0924" w:rsidRPr="00AD3A94" w14:paraId="2E3D79FB" w14:textId="631247E3" w:rsidTr="00BE0924">
        <w:tc>
          <w:tcPr>
            <w:tcW w:w="988" w:type="dxa"/>
          </w:tcPr>
          <w:p w14:paraId="66812554" w14:textId="46989E6D"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1</w:t>
            </w:r>
          </w:p>
        </w:tc>
        <w:tc>
          <w:tcPr>
            <w:tcW w:w="894" w:type="dxa"/>
          </w:tcPr>
          <w:p w14:paraId="0382003B" w14:textId="1073A827" w:rsidR="006F48FD" w:rsidRPr="00AD3A94" w:rsidRDefault="006F48FD" w:rsidP="00BE0924">
            <w:pPr>
              <w:pStyle w:val="NaslovSOR05"/>
              <w:numPr>
                <w:ilvl w:val="0"/>
                <w:numId w:val="0"/>
              </w:numPr>
              <w:jc w:val="center"/>
              <w:rPr>
                <w:b w:val="0"/>
                <w:bCs/>
                <w:sz w:val="20"/>
                <w:szCs w:val="20"/>
              </w:rPr>
            </w:pPr>
            <w:r w:rsidRPr="00AD3A94">
              <w:rPr>
                <w:b w:val="0"/>
                <w:bCs/>
                <w:sz w:val="20"/>
                <w:szCs w:val="20"/>
              </w:rPr>
              <w:t>223</w:t>
            </w:r>
          </w:p>
        </w:tc>
        <w:tc>
          <w:tcPr>
            <w:tcW w:w="666" w:type="dxa"/>
          </w:tcPr>
          <w:p w14:paraId="2D4F7C73" w14:textId="7FA25B0A" w:rsidR="006F48FD" w:rsidRPr="00AD3A94" w:rsidRDefault="006F48FD" w:rsidP="00BE0924">
            <w:pPr>
              <w:jc w:val="center"/>
              <w:rPr>
                <w:bCs/>
                <w:color w:val="000000"/>
                <w:sz w:val="20"/>
                <w:lang w:eastAsia="cs-CZ"/>
              </w:rPr>
            </w:pPr>
            <w:r w:rsidRPr="00AD3A94">
              <w:rPr>
                <w:bCs/>
                <w:color w:val="000000"/>
                <w:sz w:val="20"/>
              </w:rPr>
              <w:t>33.25</w:t>
            </w:r>
          </w:p>
        </w:tc>
        <w:tc>
          <w:tcPr>
            <w:tcW w:w="760" w:type="dxa"/>
          </w:tcPr>
          <w:p w14:paraId="5D661746" w14:textId="29591D1A" w:rsidR="006F48FD" w:rsidRPr="00AD3A94" w:rsidRDefault="006F48FD" w:rsidP="00BE0924">
            <w:pPr>
              <w:jc w:val="center"/>
              <w:rPr>
                <w:bCs/>
                <w:sz w:val="20"/>
              </w:rPr>
            </w:pPr>
            <w:r w:rsidRPr="00AD3A94">
              <w:rPr>
                <w:bCs/>
                <w:color w:val="000000"/>
                <w:sz w:val="20"/>
              </w:rPr>
              <w:t>4.9</w:t>
            </w:r>
          </w:p>
        </w:tc>
        <w:tc>
          <w:tcPr>
            <w:tcW w:w="783" w:type="dxa"/>
          </w:tcPr>
          <w:p w14:paraId="3097CDEB" w14:textId="7B422863" w:rsidR="006F48FD" w:rsidRPr="00AD3A94" w:rsidRDefault="006F48FD" w:rsidP="00BE0924">
            <w:pPr>
              <w:jc w:val="center"/>
              <w:rPr>
                <w:bCs/>
                <w:sz w:val="20"/>
              </w:rPr>
            </w:pPr>
            <w:r w:rsidRPr="00AD3A94">
              <w:rPr>
                <w:bCs/>
                <w:color w:val="000000"/>
                <w:sz w:val="20"/>
              </w:rPr>
              <w:t>4.35</w:t>
            </w:r>
          </w:p>
        </w:tc>
        <w:tc>
          <w:tcPr>
            <w:tcW w:w="761" w:type="dxa"/>
          </w:tcPr>
          <w:p w14:paraId="4AC38304" w14:textId="34144584" w:rsidR="006F48FD" w:rsidRPr="00AD3A94" w:rsidRDefault="006F48FD" w:rsidP="00BE0924">
            <w:pPr>
              <w:jc w:val="center"/>
              <w:rPr>
                <w:bCs/>
                <w:sz w:val="20"/>
              </w:rPr>
            </w:pPr>
            <w:r w:rsidRPr="00AD3A94">
              <w:rPr>
                <w:bCs/>
                <w:color w:val="000000"/>
                <w:sz w:val="20"/>
              </w:rPr>
              <w:t>0.104</w:t>
            </w:r>
          </w:p>
        </w:tc>
        <w:tc>
          <w:tcPr>
            <w:tcW w:w="666" w:type="dxa"/>
          </w:tcPr>
          <w:p w14:paraId="498617B4" w14:textId="08BBB3FF" w:rsidR="006F48FD" w:rsidRPr="00AD3A94" w:rsidRDefault="006F48FD" w:rsidP="00BE0924">
            <w:pPr>
              <w:jc w:val="center"/>
              <w:rPr>
                <w:bCs/>
                <w:sz w:val="20"/>
              </w:rPr>
            </w:pPr>
            <w:r w:rsidRPr="00AD3A94">
              <w:rPr>
                <w:bCs/>
                <w:color w:val="000000"/>
                <w:sz w:val="20"/>
              </w:rPr>
              <w:t>0.049</w:t>
            </w:r>
          </w:p>
        </w:tc>
        <w:tc>
          <w:tcPr>
            <w:tcW w:w="728" w:type="dxa"/>
          </w:tcPr>
          <w:p w14:paraId="384839C5" w14:textId="23F4E55A" w:rsidR="006F48FD" w:rsidRPr="00AD3A94" w:rsidRDefault="006F48FD" w:rsidP="00BE0924">
            <w:pPr>
              <w:jc w:val="center"/>
              <w:rPr>
                <w:bCs/>
                <w:sz w:val="20"/>
              </w:rPr>
            </w:pPr>
            <w:r w:rsidRPr="00AD3A94">
              <w:rPr>
                <w:bCs/>
                <w:color w:val="000000"/>
                <w:sz w:val="20"/>
              </w:rPr>
              <w:t>0.100</w:t>
            </w:r>
          </w:p>
        </w:tc>
        <w:tc>
          <w:tcPr>
            <w:tcW w:w="837" w:type="dxa"/>
          </w:tcPr>
          <w:p w14:paraId="45DD0B30" w14:textId="050F6B84" w:rsidR="006F48FD" w:rsidRPr="00AD3A94" w:rsidRDefault="006F48FD" w:rsidP="00BE0924">
            <w:pPr>
              <w:jc w:val="center"/>
              <w:rPr>
                <w:bCs/>
                <w:sz w:val="20"/>
              </w:rPr>
            </w:pPr>
            <w:r w:rsidRPr="00AD3A94">
              <w:rPr>
                <w:bCs/>
                <w:color w:val="000000"/>
                <w:sz w:val="20"/>
              </w:rPr>
              <w:t>0.028</w:t>
            </w:r>
          </w:p>
        </w:tc>
        <w:tc>
          <w:tcPr>
            <w:tcW w:w="850" w:type="dxa"/>
          </w:tcPr>
          <w:p w14:paraId="4C031B5C" w14:textId="3B9C54CF" w:rsidR="006F48FD" w:rsidRPr="00AD3A94" w:rsidRDefault="006F48FD" w:rsidP="00BE0924">
            <w:pPr>
              <w:jc w:val="center"/>
              <w:rPr>
                <w:bCs/>
                <w:sz w:val="20"/>
              </w:rPr>
            </w:pPr>
            <w:r w:rsidRPr="00AD3A94">
              <w:rPr>
                <w:bCs/>
                <w:color w:val="000000"/>
                <w:sz w:val="20"/>
              </w:rPr>
              <w:t>0.011</w:t>
            </w:r>
          </w:p>
        </w:tc>
        <w:tc>
          <w:tcPr>
            <w:tcW w:w="993" w:type="dxa"/>
          </w:tcPr>
          <w:p w14:paraId="4F5CCA46" w14:textId="776E6954" w:rsidR="006F48FD" w:rsidRPr="00AD3A94" w:rsidRDefault="006F48FD" w:rsidP="00BE0924">
            <w:pPr>
              <w:jc w:val="center"/>
              <w:rPr>
                <w:bCs/>
                <w:sz w:val="20"/>
              </w:rPr>
            </w:pPr>
            <w:r w:rsidRPr="00AD3A94">
              <w:rPr>
                <w:bCs/>
                <w:color w:val="000000"/>
                <w:sz w:val="20"/>
              </w:rPr>
              <w:t>0.039</w:t>
            </w:r>
          </w:p>
        </w:tc>
      </w:tr>
      <w:tr w:rsidR="00BE0924" w:rsidRPr="00AD3A94" w14:paraId="444ACA73" w14:textId="35C8AE1B" w:rsidTr="00BE0924">
        <w:tc>
          <w:tcPr>
            <w:tcW w:w="988" w:type="dxa"/>
          </w:tcPr>
          <w:p w14:paraId="077D58B2" w14:textId="479D02AB"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2</w:t>
            </w:r>
          </w:p>
        </w:tc>
        <w:tc>
          <w:tcPr>
            <w:tcW w:w="894" w:type="dxa"/>
          </w:tcPr>
          <w:p w14:paraId="6EC05537" w14:textId="3181FFEE"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639213CB" w14:textId="25FD864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55</w:t>
            </w:r>
          </w:p>
        </w:tc>
        <w:tc>
          <w:tcPr>
            <w:tcW w:w="760" w:type="dxa"/>
          </w:tcPr>
          <w:p w14:paraId="760E337A" w14:textId="0A15A06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3.45</w:t>
            </w:r>
          </w:p>
        </w:tc>
        <w:tc>
          <w:tcPr>
            <w:tcW w:w="783" w:type="dxa"/>
          </w:tcPr>
          <w:p w14:paraId="19D9BC45" w14:textId="7AB62E0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75</w:t>
            </w:r>
          </w:p>
        </w:tc>
        <w:tc>
          <w:tcPr>
            <w:tcW w:w="761" w:type="dxa"/>
          </w:tcPr>
          <w:p w14:paraId="51185ABD" w14:textId="3A10DA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94</w:t>
            </w:r>
          </w:p>
        </w:tc>
        <w:tc>
          <w:tcPr>
            <w:tcW w:w="666" w:type="dxa"/>
          </w:tcPr>
          <w:p w14:paraId="2E5DDCED" w14:textId="33A3C1C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9</w:t>
            </w:r>
          </w:p>
        </w:tc>
        <w:tc>
          <w:tcPr>
            <w:tcW w:w="728" w:type="dxa"/>
          </w:tcPr>
          <w:p w14:paraId="61F148E3" w14:textId="2C4CB4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80</w:t>
            </w:r>
          </w:p>
        </w:tc>
        <w:tc>
          <w:tcPr>
            <w:tcW w:w="837" w:type="dxa"/>
          </w:tcPr>
          <w:p w14:paraId="00860FAD" w14:textId="15BDEC1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1</w:t>
            </w:r>
          </w:p>
        </w:tc>
        <w:tc>
          <w:tcPr>
            <w:tcW w:w="850" w:type="dxa"/>
          </w:tcPr>
          <w:p w14:paraId="3213FFD8" w14:textId="3217ABE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c>
          <w:tcPr>
            <w:tcW w:w="993" w:type="dxa"/>
          </w:tcPr>
          <w:p w14:paraId="6ECC1101" w14:textId="512AFD4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3</w:t>
            </w:r>
          </w:p>
        </w:tc>
      </w:tr>
      <w:tr w:rsidR="00BE0924" w:rsidRPr="00AD3A94" w14:paraId="355CEBBB" w14:textId="25B55358" w:rsidTr="00BE0924">
        <w:tc>
          <w:tcPr>
            <w:tcW w:w="988" w:type="dxa"/>
          </w:tcPr>
          <w:p w14:paraId="04457FFA" w14:textId="1EB61C5F"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3</w:t>
            </w:r>
          </w:p>
        </w:tc>
        <w:tc>
          <w:tcPr>
            <w:tcW w:w="894" w:type="dxa"/>
          </w:tcPr>
          <w:p w14:paraId="794B3BAF" w14:textId="5D5EE7C6"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563DACAC" w14:textId="727D9D4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7.4</w:t>
            </w:r>
          </w:p>
        </w:tc>
        <w:tc>
          <w:tcPr>
            <w:tcW w:w="760" w:type="dxa"/>
          </w:tcPr>
          <w:p w14:paraId="17162551" w14:textId="5806A4C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1</w:t>
            </w:r>
          </w:p>
        </w:tc>
        <w:tc>
          <w:tcPr>
            <w:tcW w:w="783" w:type="dxa"/>
          </w:tcPr>
          <w:p w14:paraId="47A25E4E" w14:textId="11ED0C6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3B08B3EC" w14:textId="4E01097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9</w:t>
            </w:r>
          </w:p>
        </w:tc>
        <w:tc>
          <w:tcPr>
            <w:tcW w:w="666" w:type="dxa"/>
          </w:tcPr>
          <w:p w14:paraId="57EB398D" w14:textId="18D5938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4</w:t>
            </w:r>
          </w:p>
        </w:tc>
        <w:tc>
          <w:tcPr>
            <w:tcW w:w="728" w:type="dxa"/>
          </w:tcPr>
          <w:p w14:paraId="760BC7BC" w14:textId="5489150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16</w:t>
            </w:r>
          </w:p>
        </w:tc>
        <w:tc>
          <w:tcPr>
            <w:tcW w:w="837" w:type="dxa"/>
          </w:tcPr>
          <w:p w14:paraId="3CFA7E9E" w14:textId="29F7B0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850" w:type="dxa"/>
          </w:tcPr>
          <w:p w14:paraId="70D84F08" w14:textId="1E34BF7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5</w:t>
            </w:r>
          </w:p>
        </w:tc>
        <w:tc>
          <w:tcPr>
            <w:tcW w:w="993" w:type="dxa"/>
          </w:tcPr>
          <w:p w14:paraId="384B13BD" w14:textId="68A1109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r>
      <w:tr w:rsidR="00BE0924" w:rsidRPr="00AD3A94" w14:paraId="3FC8F11D" w14:textId="3340F90D" w:rsidTr="00BE0924">
        <w:tc>
          <w:tcPr>
            <w:tcW w:w="988" w:type="dxa"/>
          </w:tcPr>
          <w:p w14:paraId="48CC284B" w14:textId="3688298C"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4</w:t>
            </w:r>
          </w:p>
        </w:tc>
        <w:tc>
          <w:tcPr>
            <w:tcW w:w="894" w:type="dxa"/>
          </w:tcPr>
          <w:p w14:paraId="5B32AA66" w14:textId="30F403C9" w:rsidR="006F48FD" w:rsidRPr="00AD3A94" w:rsidRDefault="006F48FD" w:rsidP="00BE0924">
            <w:pPr>
              <w:pStyle w:val="NaslovSOR05"/>
              <w:numPr>
                <w:ilvl w:val="0"/>
                <w:numId w:val="0"/>
              </w:numPr>
              <w:jc w:val="center"/>
              <w:rPr>
                <w:b w:val="0"/>
                <w:bCs/>
                <w:sz w:val="20"/>
                <w:szCs w:val="20"/>
              </w:rPr>
            </w:pPr>
            <w:r w:rsidRPr="00AD3A94">
              <w:rPr>
                <w:b w:val="0"/>
                <w:bCs/>
                <w:sz w:val="20"/>
                <w:szCs w:val="20"/>
              </w:rPr>
              <w:t>159</w:t>
            </w:r>
          </w:p>
        </w:tc>
        <w:tc>
          <w:tcPr>
            <w:tcW w:w="666" w:type="dxa"/>
          </w:tcPr>
          <w:p w14:paraId="41BFED23" w14:textId="407B82E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8</w:t>
            </w:r>
          </w:p>
        </w:tc>
        <w:tc>
          <w:tcPr>
            <w:tcW w:w="760" w:type="dxa"/>
          </w:tcPr>
          <w:p w14:paraId="7AF928A2" w14:textId="5D59283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2</w:t>
            </w:r>
          </w:p>
        </w:tc>
        <w:tc>
          <w:tcPr>
            <w:tcW w:w="783" w:type="dxa"/>
          </w:tcPr>
          <w:p w14:paraId="4398D5A6" w14:textId="40679E9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3</w:t>
            </w:r>
          </w:p>
        </w:tc>
        <w:tc>
          <w:tcPr>
            <w:tcW w:w="761" w:type="dxa"/>
          </w:tcPr>
          <w:p w14:paraId="59491273" w14:textId="623BE8E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666" w:type="dxa"/>
          </w:tcPr>
          <w:p w14:paraId="6355BB1D" w14:textId="2F64101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9</w:t>
            </w:r>
          </w:p>
        </w:tc>
        <w:tc>
          <w:tcPr>
            <w:tcW w:w="728" w:type="dxa"/>
          </w:tcPr>
          <w:p w14:paraId="6AF8329B" w14:textId="2CCAE2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5</w:t>
            </w:r>
          </w:p>
        </w:tc>
        <w:tc>
          <w:tcPr>
            <w:tcW w:w="837" w:type="dxa"/>
          </w:tcPr>
          <w:p w14:paraId="4EBA53CD" w14:textId="7E64256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8</w:t>
            </w:r>
          </w:p>
        </w:tc>
        <w:tc>
          <w:tcPr>
            <w:tcW w:w="850" w:type="dxa"/>
          </w:tcPr>
          <w:p w14:paraId="5D2DC41A" w14:textId="62FAE8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4</w:t>
            </w:r>
          </w:p>
        </w:tc>
        <w:tc>
          <w:tcPr>
            <w:tcW w:w="993" w:type="dxa"/>
          </w:tcPr>
          <w:p w14:paraId="5E9F34D3" w14:textId="4EBA719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7</w:t>
            </w:r>
          </w:p>
        </w:tc>
      </w:tr>
      <w:tr w:rsidR="00BE0924" w:rsidRPr="00AD3A94" w14:paraId="10BD1082" w14:textId="1CBA58F9" w:rsidTr="00BE0924">
        <w:tc>
          <w:tcPr>
            <w:tcW w:w="988" w:type="dxa"/>
          </w:tcPr>
          <w:p w14:paraId="7C98821C" w14:textId="47AA645B"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5</w:t>
            </w:r>
          </w:p>
        </w:tc>
        <w:tc>
          <w:tcPr>
            <w:tcW w:w="894" w:type="dxa"/>
          </w:tcPr>
          <w:p w14:paraId="01C47346" w14:textId="2DB4D91A" w:rsidR="006F48FD" w:rsidRPr="00AD3A94" w:rsidRDefault="006F48FD" w:rsidP="00BE0924">
            <w:pPr>
              <w:pStyle w:val="NaslovSOR05"/>
              <w:numPr>
                <w:ilvl w:val="0"/>
                <w:numId w:val="0"/>
              </w:numPr>
              <w:jc w:val="center"/>
              <w:rPr>
                <w:b w:val="0"/>
                <w:bCs/>
                <w:sz w:val="20"/>
                <w:szCs w:val="20"/>
              </w:rPr>
            </w:pPr>
            <w:r w:rsidRPr="00AD3A94">
              <w:rPr>
                <w:b w:val="0"/>
                <w:bCs/>
                <w:sz w:val="20"/>
                <w:szCs w:val="20"/>
              </w:rPr>
              <w:t>42</w:t>
            </w:r>
          </w:p>
        </w:tc>
        <w:tc>
          <w:tcPr>
            <w:tcW w:w="666" w:type="dxa"/>
          </w:tcPr>
          <w:p w14:paraId="6886E4B9" w14:textId="7FBC999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4</w:t>
            </w:r>
          </w:p>
        </w:tc>
        <w:tc>
          <w:tcPr>
            <w:tcW w:w="760" w:type="dxa"/>
          </w:tcPr>
          <w:p w14:paraId="1A017211" w14:textId="015D6CE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925</w:t>
            </w:r>
          </w:p>
        </w:tc>
        <w:tc>
          <w:tcPr>
            <w:tcW w:w="783" w:type="dxa"/>
          </w:tcPr>
          <w:p w14:paraId="4481AD06" w14:textId="7827D08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85</w:t>
            </w:r>
          </w:p>
        </w:tc>
        <w:tc>
          <w:tcPr>
            <w:tcW w:w="761" w:type="dxa"/>
          </w:tcPr>
          <w:p w14:paraId="3DD79785" w14:textId="2A77B97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52</w:t>
            </w:r>
          </w:p>
        </w:tc>
        <w:tc>
          <w:tcPr>
            <w:tcW w:w="666" w:type="dxa"/>
          </w:tcPr>
          <w:p w14:paraId="12DCA914" w14:textId="4E13CBB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8</w:t>
            </w:r>
          </w:p>
        </w:tc>
        <w:tc>
          <w:tcPr>
            <w:tcW w:w="728" w:type="dxa"/>
          </w:tcPr>
          <w:p w14:paraId="364F1CFD" w14:textId="687C48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7</w:t>
            </w:r>
          </w:p>
        </w:tc>
        <w:tc>
          <w:tcPr>
            <w:tcW w:w="837" w:type="dxa"/>
          </w:tcPr>
          <w:p w14:paraId="1417DCA5" w14:textId="02EFDEF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9</w:t>
            </w:r>
          </w:p>
        </w:tc>
        <w:tc>
          <w:tcPr>
            <w:tcW w:w="850" w:type="dxa"/>
          </w:tcPr>
          <w:p w14:paraId="72786B66" w14:textId="474872E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6</w:t>
            </w:r>
          </w:p>
        </w:tc>
        <w:tc>
          <w:tcPr>
            <w:tcW w:w="993" w:type="dxa"/>
          </w:tcPr>
          <w:p w14:paraId="33F40586" w14:textId="416D00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7</w:t>
            </w:r>
          </w:p>
        </w:tc>
      </w:tr>
      <w:tr w:rsidR="00BE0924" w:rsidRPr="00AD3A94" w14:paraId="0F620E7F" w14:textId="3384C0F2" w:rsidTr="00BE0924">
        <w:tc>
          <w:tcPr>
            <w:tcW w:w="988" w:type="dxa"/>
          </w:tcPr>
          <w:p w14:paraId="3C3B0B33" w14:textId="7F6222B6" w:rsidR="006F48FD" w:rsidRPr="00AD3A94" w:rsidRDefault="00E66DAB" w:rsidP="00BE0924">
            <w:pPr>
              <w:pStyle w:val="NaslovSOR05"/>
              <w:numPr>
                <w:ilvl w:val="0"/>
                <w:numId w:val="0"/>
              </w:numPr>
              <w:jc w:val="center"/>
              <w:rPr>
                <w:b w:val="0"/>
                <w:bCs/>
                <w:sz w:val="20"/>
                <w:szCs w:val="20"/>
              </w:rPr>
            </w:pPr>
            <w:r w:rsidRPr="00AD3A94">
              <w:rPr>
                <w:b w:val="0"/>
                <w:bCs/>
                <w:sz w:val="20"/>
                <w:szCs w:val="20"/>
              </w:rPr>
              <w:t xml:space="preserve">Draft </w:t>
            </w:r>
            <w:r w:rsidR="006F48FD" w:rsidRPr="00AD3A94">
              <w:rPr>
                <w:b w:val="0"/>
                <w:bCs/>
                <w:sz w:val="20"/>
                <w:szCs w:val="20"/>
              </w:rPr>
              <w:t>6</w:t>
            </w:r>
          </w:p>
        </w:tc>
        <w:tc>
          <w:tcPr>
            <w:tcW w:w="894" w:type="dxa"/>
          </w:tcPr>
          <w:p w14:paraId="40297786" w14:textId="031B7C46" w:rsidR="006F48FD" w:rsidRPr="00AD3A94" w:rsidRDefault="006F48FD" w:rsidP="00BE0924">
            <w:pPr>
              <w:pStyle w:val="NaslovSOR05"/>
              <w:numPr>
                <w:ilvl w:val="0"/>
                <w:numId w:val="0"/>
              </w:numPr>
              <w:jc w:val="center"/>
              <w:rPr>
                <w:b w:val="0"/>
                <w:bCs/>
                <w:sz w:val="20"/>
                <w:szCs w:val="20"/>
              </w:rPr>
            </w:pPr>
            <w:r w:rsidRPr="00AD3A94">
              <w:rPr>
                <w:b w:val="0"/>
                <w:bCs/>
                <w:sz w:val="20"/>
                <w:szCs w:val="20"/>
              </w:rPr>
              <w:t>173</w:t>
            </w:r>
          </w:p>
        </w:tc>
        <w:tc>
          <w:tcPr>
            <w:tcW w:w="666" w:type="dxa"/>
          </w:tcPr>
          <w:p w14:paraId="11DB1AE9" w14:textId="34F1A11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w:t>
            </w:r>
          </w:p>
        </w:tc>
        <w:tc>
          <w:tcPr>
            <w:tcW w:w="760" w:type="dxa"/>
          </w:tcPr>
          <w:p w14:paraId="1DA41E36" w14:textId="34BD72B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1</w:t>
            </w:r>
          </w:p>
        </w:tc>
        <w:tc>
          <w:tcPr>
            <w:tcW w:w="783" w:type="dxa"/>
          </w:tcPr>
          <w:p w14:paraId="3C27AE9F" w14:textId="62E72A1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5962DBA8" w14:textId="5946194E"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0</w:t>
            </w:r>
          </w:p>
        </w:tc>
        <w:tc>
          <w:tcPr>
            <w:tcW w:w="666" w:type="dxa"/>
          </w:tcPr>
          <w:p w14:paraId="4091AA53" w14:textId="7145AF9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8</w:t>
            </w:r>
          </w:p>
        </w:tc>
        <w:tc>
          <w:tcPr>
            <w:tcW w:w="728" w:type="dxa"/>
          </w:tcPr>
          <w:p w14:paraId="2F401A61" w14:textId="196DD6B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837" w:type="dxa"/>
          </w:tcPr>
          <w:p w14:paraId="4940C81D" w14:textId="25D256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9</w:t>
            </w:r>
          </w:p>
        </w:tc>
        <w:tc>
          <w:tcPr>
            <w:tcW w:w="850" w:type="dxa"/>
          </w:tcPr>
          <w:p w14:paraId="5549E84F" w14:textId="1146FBC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993" w:type="dxa"/>
          </w:tcPr>
          <w:p w14:paraId="06EAC089" w14:textId="6B35052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6</w:t>
            </w:r>
          </w:p>
        </w:tc>
      </w:tr>
    </w:tbl>
    <w:p w14:paraId="33157162" w14:textId="21E58217" w:rsidR="008D2521" w:rsidRPr="00AD3A94" w:rsidRDefault="008D2521" w:rsidP="00401319">
      <w:pPr>
        <w:pStyle w:val="NaslovSOR0502"/>
        <w:numPr>
          <w:ilvl w:val="0"/>
          <w:numId w:val="0"/>
        </w:numPr>
        <w:jc w:val="both"/>
        <w:rPr>
          <w:b w:val="0"/>
          <w:lang w:val="en-GB"/>
        </w:rPr>
      </w:pPr>
    </w:p>
    <w:p w14:paraId="5CB9E184" w14:textId="210C06C8" w:rsidR="00A801CA" w:rsidRDefault="000A3827" w:rsidP="00A801CA">
      <w:pPr>
        <w:pStyle w:val="NaslovSOR0502"/>
        <w:numPr>
          <w:ilvl w:val="0"/>
          <w:numId w:val="0"/>
        </w:numPr>
        <w:jc w:val="both"/>
        <w:rPr>
          <w:b w:val="0"/>
          <w:lang w:val="en-GB"/>
        </w:rPr>
      </w:pPr>
      <w:r w:rsidRPr="00AD3A94">
        <w:rPr>
          <w:b w:val="0"/>
          <w:lang w:val="en-GB"/>
        </w:rPr>
        <w:t xml:space="preserve">A correlation matrix was created from the data in Table 1. </w:t>
      </w:r>
      <w:r w:rsidRPr="002B7418">
        <w:rPr>
          <w:b w:val="0"/>
          <w:lang w:val="en-GB"/>
        </w:rPr>
        <w:t>Pearson correlation</w:t>
      </w:r>
      <w:r w:rsidRPr="00AD3A94">
        <w:rPr>
          <w:b w:val="0"/>
          <w:lang w:val="en-GB"/>
        </w:rPr>
        <w:t xml:space="preserve"> was used for the calculation. The results of the experiment are </w:t>
      </w:r>
      <w:r w:rsidR="001274E5">
        <w:rPr>
          <w:b w:val="0"/>
          <w:lang w:val="en-GB"/>
        </w:rPr>
        <w:t xml:space="preserve">presented </w:t>
      </w:r>
      <w:r w:rsidRPr="00AD3A94">
        <w:rPr>
          <w:b w:val="0"/>
          <w:lang w:val="en-GB"/>
        </w:rPr>
        <w:t xml:space="preserve">in Figure 1, where the individual </w:t>
      </w:r>
      <w:r w:rsidRPr="002B7418">
        <w:rPr>
          <w:b w:val="0"/>
          <w:lang w:val="en-GB"/>
        </w:rPr>
        <w:t>dependenc</w:t>
      </w:r>
      <w:r w:rsidR="002B7418">
        <w:rPr>
          <w:b w:val="0"/>
          <w:lang w:val="en-GB"/>
        </w:rPr>
        <w:t>i</w:t>
      </w:r>
      <w:r w:rsidRPr="002B7418">
        <w:rPr>
          <w:b w:val="0"/>
          <w:lang w:val="en-GB"/>
        </w:rPr>
        <w:t xml:space="preserve">es of the </w:t>
      </w:r>
      <w:r w:rsidR="00B7031C">
        <w:rPr>
          <w:b w:val="0"/>
          <w:lang w:val="en-GB"/>
        </w:rPr>
        <w:t xml:space="preserve">metrics </w:t>
      </w:r>
      <w:r w:rsidR="002B7418">
        <w:rPr>
          <w:b w:val="0"/>
          <w:lang w:val="en-GB"/>
        </w:rPr>
        <w:t>between</w:t>
      </w:r>
      <w:r w:rsidRPr="002B7418">
        <w:rPr>
          <w:b w:val="0"/>
          <w:lang w:val="en-GB"/>
        </w:rPr>
        <w:t xml:space="preserve"> each</w:t>
      </w:r>
      <w:r w:rsidRPr="00AD3A94">
        <w:rPr>
          <w:b w:val="0"/>
          <w:lang w:val="en-GB"/>
        </w:rPr>
        <w:t xml:space="preserve"> other can be seen.</w:t>
      </w:r>
      <w:r w:rsidR="000C3456" w:rsidRPr="00AD3A94">
        <w:rPr>
          <w:b w:val="0"/>
          <w:lang w:val="en-GB"/>
        </w:rPr>
        <w:t xml:space="preserve"> </w:t>
      </w:r>
      <w:r w:rsidR="00A801CA" w:rsidRPr="00301FE3">
        <w:rPr>
          <w:b w:val="0"/>
          <w:lang w:val="en-GB"/>
        </w:rPr>
        <w:t>It can be seen from Figure 1 that the dependence between appearance and clarity is a high dependence with a correlation</w:t>
      </w:r>
      <w:r w:rsidR="00A801CA" w:rsidRPr="00AD3A94">
        <w:rPr>
          <w:b w:val="0"/>
          <w:lang w:val="en-GB"/>
        </w:rPr>
        <w:t xml:space="preserve"> coefficient of 0.81. Furthermore, a very strong negative dependence between clarity and time was measured with a correlation coefficient of -0.93.</w:t>
      </w:r>
    </w:p>
    <w:p w14:paraId="620D70C6" w14:textId="17BD0477" w:rsidR="00A801CA" w:rsidRDefault="00A801CA" w:rsidP="00A801CA">
      <w:pPr>
        <w:pStyle w:val="NaslovSOR0502"/>
        <w:numPr>
          <w:ilvl w:val="0"/>
          <w:numId w:val="0"/>
        </w:numPr>
        <w:jc w:val="both"/>
        <w:rPr>
          <w:b w:val="0"/>
          <w:lang w:val="en-GB"/>
        </w:rPr>
      </w:pPr>
      <w:r w:rsidRPr="00AD3A94">
        <w:rPr>
          <w:b w:val="0"/>
          <w:lang w:val="en-GB"/>
        </w:rPr>
        <w:t>This means that poorer clarity correlates with a longer time to find the indicator in the proposal. A strong negative dependence was measured between clarity and the number of elements with a correlation coefficient of -0.87. Also, the number of elements negatively correlates with the appearance</w:t>
      </w:r>
      <w:r>
        <w:rPr>
          <w:b w:val="0"/>
          <w:lang w:val="en-GB"/>
        </w:rPr>
        <w:t>. T</w:t>
      </w:r>
      <w:r w:rsidRPr="00AD3A94">
        <w:rPr>
          <w:b w:val="0"/>
          <w:lang w:val="en-GB"/>
        </w:rPr>
        <w:t>he correlation coefficient is -0.88</w:t>
      </w:r>
      <w:r>
        <w:rPr>
          <w:b w:val="0"/>
          <w:lang w:val="en-GB"/>
        </w:rPr>
        <w:t>, w</w:t>
      </w:r>
      <w:r w:rsidRPr="00AD3A94">
        <w:rPr>
          <w:b w:val="0"/>
          <w:lang w:val="en-GB"/>
        </w:rPr>
        <w:t xml:space="preserve">here a higher number of elements negatively affects the appearance and also the clarity. </w:t>
      </w:r>
    </w:p>
    <w:p w14:paraId="4960FF54" w14:textId="293018E7" w:rsidR="00766B0E" w:rsidRDefault="00766B0E" w:rsidP="00A801CA">
      <w:pPr>
        <w:pStyle w:val="NaslovSOR0502"/>
        <w:numPr>
          <w:ilvl w:val="0"/>
          <w:numId w:val="0"/>
        </w:numPr>
        <w:jc w:val="both"/>
        <w:rPr>
          <w:b w:val="0"/>
          <w:lang w:val="en-GB"/>
        </w:rPr>
      </w:pPr>
    </w:p>
    <w:p w14:paraId="431D8A3B" w14:textId="4E19CDEA" w:rsidR="00766B0E" w:rsidRPr="00AD3A94" w:rsidRDefault="00766B0E" w:rsidP="00766B0E">
      <w:pPr>
        <w:pStyle w:val="NaslovSOR0502"/>
        <w:numPr>
          <w:ilvl w:val="0"/>
          <w:numId w:val="0"/>
        </w:numPr>
        <w:jc w:val="both"/>
        <w:rPr>
          <w:b w:val="0"/>
          <w:lang w:val="en-GB"/>
        </w:rPr>
      </w:pPr>
      <w:r w:rsidRPr="00AD3A94">
        <w:rPr>
          <w:b w:val="0"/>
          <w:lang w:val="en-GB"/>
        </w:rPr>
        <w:t xml:space="preserve">Dependencies between emotions and other </w:t>
      </w:r>
      <w:r w:rsidR="00B7031C">
        <w:rPr>
          <w:b w:val="0"/>
          <w:lang w:val="en-GB"/>
        </w:rPr>
        <w:t>metrics</w:t>
      </w:r>
      <w:r w:rsidRPr="00AD3A94">
        <w:rPr>
          <w:b w:val="0"/>
          <w:lang w:val="en-GB"/>
        </w:rPr>
        <w:t>:</w:t>
      </w:r>
    </w:p>
    <w:p w14:paraId="5F4CE361" w14:textId="466F5184" w:rsidR="00766B0E" w:rsidRPr="00AD3A94" w:rsidRDefault="0012027C" w:rsidP="00766B0E">
      <w:pPr>
        <w:pStyle w:val="NaslovSOR0502"/>
        <w:numPr>
          <w:ilvl w:val="0"/>
          <w:numId w:val="0"/>
        </w:numPr>
        <w:ind w:firstLine="284"/>
        <w:jc w:val="both"/>
        <w:rPr>
          <w:b w:val="0"/>
          <w:lang w:val="en-GB"/>
        </w:rPr>
      </w:pPr>
      <w:r>
        <w:rPr>
          <w:b w:val="0"/>
          <w:lang w:val="en-GB"/>
        </w:rPr>
        <w:t xml:space="preserve"> H</w:t>
      </w:r>
      <w:r w:rsidR="00766B0E" w:rsidRPr="00AD3A94">
        <w:rPr>
          <w:b w:val="0"/>
          <w:lang w:val="en-GB"/>
        </w:rPr>
        <w:t>appiness is negatively correlated with the number of elements and the coefficient -0.67</w:t>
      </w:r>
      <w:r w:rsidR="002C41B1">
        <w:rPr>
          <w:b w:val="0"/>
          <w:lang w:val="en-GB"/>
        </w:rPr>
        <w:t>;</w:t>
      </w:r>
      <w:r w:rsidR="00766B0E" w:rsidRPr="00AD3A94">
        <w:rPr>
          <w:b w:val="0"/>
          <w:lang w:val="en-GB"/>
        </w:rPr>
        <w:t xml:space="preserve"> higher number of elements reduces user happiness. The dependence between happiness and appearance is weak, with a coefficient of 0.35. Between happiness and clarity, there is also a weak dependence with a value of 0.37. The relationship between time and happiness has not been measured.</w:t>
      </w:r>
    </w:p>
    <w:p w14:paraId="23BBFA4C" w14:textId="500B68DD" w:rsidR="00766B0E" w:rsidRPr="00AD3A94" w:rsidRDefault="0012027C" w:rsidP="00766B0E">
      <w:pPr>
        <w:pStyle w:val="NaslovSOR0502"/>
        <w:numPr>
          <w:ilvl w:val="0"/>
          <w:numId w:val="0"/>
        </w:numPr>
        <w:ind w:firstLine="284"/>
        <w:jc w:val="both"/>
        <w:rPr>
          <w:b w:val="0"/>
          <w:lang w:val="en-GB"/>
        </w:rPr>
      </w:pPr>
      <w:r>
        <w:rPr>
          <w:b w:val="0"/>
          <w:lang w:val="en-GB"/>
        </w:rPr>
        <w:t xml:space="preserve"> Sadness</w:t>
      </w:r>
      <w:r w:rsidR="00766B0E" w:rsidRPr="00AD3A94">
        <w:rPr>
          <w:b w:val="0"/>
          <w:lang w:val="en-GB"/>
        </w:rPr>
        <w:t xml:space="preserve"> is strongly correlated with the number of elements with a coefficient value of 0.78. The dependence between </w:t>
      </w:r>
      <w:r>
        <w:rPr>
          <w:b w:val="0"/>
          <w:lang w:val="en-GB"/>
        </w:rPr>
        <w:t>sadness</w:t>
      </w:r>
      <w:r w:rsidR="00766B0E" w:rsidRPr="00AD3A94">
        <w:rPr>
          <w:b w:val="0"/>
          <w:lang w:val="en-GB"/>
        </w:rPr>
        <w:t xml:space="preserve"> and appearance is high and negative with a coefficient of -0.7. Between sadness and clarity</w:t>
      </w:r>
      <w:r w:rsidR="00766B0E">
        <w:rPr>
          <w:b w:val="0"/>
          <w:lang w:val="en-GB"/>
        </w:rPr>
        <w:t>,</w:t>
      </w:r>
      <w:r w:rsidR="00766B0E" w:rsidRPr="00AD3A94">
        <w:rPr>
          <w:b w:val="0"/>
          <w:lang w:val="en-GB"/>
        </w:rPr>
        <w:t xml:space="preserve"> the dependence </w:t>
      </w:r>
      <w:r w:rsidR="00766B0E">
        <w:rPr>
          <w:b w:val="0"/>
          <w:lang w:val="en-GB"/>
        </w:rPr>
        <w:t xml:space="preserve">is </w:t>
      </w:r>
      <w:r w:rsidR="00766B0E" w:rsidRPr="00AD3A94">
        <w:rPr>
          <w:b w:val="0"/>
          <w:lang w:val="en-GB"/>
        </w:rPr>
        <w:t>negative and is moderately strong with a coefficient of -0.53. The relationship between sadness and time has not been measured.</w:t>
      </w:r>
    </w:p>
    <w:p w14:paraId="35381229" w14:textId="77777777" w:rsidR="00766B0E" w:rsidRDefault="00766B0E" w:rsidP="00A801CA">
      <w:pPr>
        <w:pStyle w:val="NaslovSOR0502"/>
        <w:numPr>
          <w:ilvl w:val="0"/>
          <w:numId w:val="0"/>
        </w:numPr>
        <w:jc w:val="both"/>
        <w:rPr>
          <w:b w:val="0"/>
          <w:lang w:val="en-GB"/>
        </w:rPr>
      </w:pPr>
    </w:p>
    <w:p w14:paraId="49278530" w14:textId="38AC4FD8" w:rsidR="008D2521" w:rsidRPr="00AD3A94" w:rsidRDefault="008D2521" w:rsidP="000A3827">
      <w:pPr>
        <w:pStyle w:val="NaslovSOR0502"/>
        <w:numPr>
          <w:ilvl w:val="0"/>
          <w:numId w:val="0"/>
        </w:numPr>
        <w:rPr>
          <w:b w:val="0"/>
          <w:lang w:val="en-GB"/>
        </w:rPr>
      </w:pPr>
    </w:p>
    <w:p w14:paraId="0E0AF42D" w14:textId="77777777" w:rsidR="005F16C8" w:rsidRPr="00AD3A94" w:rsidRDefault="00212110" w:rsidP="005F16C8">
      <w:pPr>
        <w:pStyle w:val="NaslovSOR0502"/>
        <w:keepNext/>
        <w:numPr>
          <w:ilvl w:val="0"/>
          <w:numId w:val="0"/>
        </w:numPr>
        <w:jc w:val="center"/>
        <w:rPr>
          <w:lang w:val="en-GB"/>
        </w:rPr>
      </w:pPr>
      <w:r w:rsidRPr="00AD3A94">
        <w:rPr>
          <w:b w:val="0"/>
          <w:noProof/>
          <w:lang w:val="cs-CZ" w:eastAsia="cs-CZ"/>
        </w:rPr>
        <w:drawing>
          <wp:inline distT="0" distB="0" distL="0" distR="0" wp14:anchorId="6E20BD31" wp14:editId="40786792">
            <wp:extent cx="5534025" cy="366299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4600" cy="3669995"/>
                    </a:xfrm>
                    <a:prstGeom prst="rect">
                      <a:avLst/>
                    </a:prstGeom>
                  </pic:spPr>
                </pic:pic>
              </a:graphicData>
            </a:graphic>
          </wp:inline>
        </w:drawing>
      </w:r>
    </w:p>
    <w:p w14:paraId="707FC3F3" w14:textId="25A58F8B" w:rsidR="00DB3483" w:rsidRDefault="005F16C8" w:rsidP="00DB3483">
      <w:pPr>
        <w:pStyle w:val="Titulek"/>
        <w:jc w:val="center"/>
        <w:rPr>
          <w:color w:val="auto"/>
          <w:sz w:val="20"/>
          <w:szCs w:val="20"/>
        </w:rPr>
      </w:pPr>
      <w:r w:rsidRPr="00AD3A94">
        <w:rPr>
          <w:color w:val="auto"/>
          <w:sz w:val="20"/>
          <w:szCs w:val="20"/>
        </w:rPr>
        <w:t xml:space="preserve">Figure </w:t>
      </w:r>
      <w:r w:rsidRPr="00AD3A94">
        <w:rPr>
          <w:color w:val="auto"/>
          <w:sz w:val="20"/>
          <w:szCs w:val="20"/>
        </w:rPr>
        <w:fldChar w:fldCharType="begin"/>
      </w:r>
      <w:r w:rsidRPr="00AD3A94">
        <w:rPr>
          <w:color w:val="auto"/>
          <w:sz w:val="20"/>
          <w:szCs w:val="20"/>
        </w:rPr>
        <w:instrText xml:space="preserve"> SEQ Figur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w:t>
      </w:r>
      <w:r w:rsidR="001274E5">
        <w:rPr>
          <w:color w:val="auto"/>
          <w:sz w:val="20"/>
          <w:szCs w:val="20"/>
        </w:rPr>
        <w:t xml:space="preserve"> </w:t>
      </w:r>
      <w:r w:rsidRPr="00AD3A94">
        <w:rPr>
          <w:color w:val="auto"/>
          <w:sz w:val="20"/>
          <w:szCs w:val="20"/>
        </w:rPr>
        <w:t xml:space="preserve">Results of experiment in </w:t>
      </w:r>
      <w:r w:rsidR="004E794D" w:rsidRPr="00AD3A94">
        <w:rPr>
          <w:color w:val="auto"/>
          <w:sz w:val="20"/>
          <w:szCs w:val="20"/>
        </w:rPr>
        <w:t xml:space="preserve">the </w:t>
      </w:r>
      <w:r w:rsidRPr="00AD3A94">
        <w:rPr>
          <w:color w:val="auto"/>
          <w:sz w:val="20"/>
          <w:szCs w:val="20"/>
        </w:rPr>
        <w:t>correlation matrix</w:t>
      </w:r>
    </w:p>
    <w:p w14:paraId="68A92FE7" w14:textId="43638E1D" w:rsidR="000A3827" w:rsidRPr="00AD3A94" w:rsidRDefault="0012027C" w:rsidP="005B0063">
      <w:pPr>
        <w:pStyle w:val="NaslovSOR0502"/>
        <w:numPr>
          <w:ilvl w:val="0"/>
          <w:numId w:val="0"/>
        </w:numPr>
        <w:ind w:firstLine="284"/>
        <w:jc w:val="both"/>
        <w:rPr>
          <w:b w:val="0"/>
          <w:lang w:val="en-GB"/>
        </w:rPr>
      </w:pPr>
      <w:r>
        <w:rPr>
          <w:b w:val="0"/>
          <w:lang w:val="en-GB"/>
        </w:rPr>
        <w:t xml:space="preserve"> Anger</w:t>
      </w:r>
      <w:r w:rsidR="000A3827" w:rsidRPr="00AD3A94">
        <w:rPr>
          <w:b w:val="0"/>
          <w:lang w:val="en-GB"/>
        </w:rPr>
        <w:t xml:space="preserve"> correlates with </w:t>
      </w:r>
      <w:r w:rsidR="003C7A42" w:rsidRPr="00AD3A94">
        <w:rPr>
          <w:b w:val="0"/>
          <w:lang w:val="en-GB"/>
        </w:rPr>
        <w:t xml:space="preserve">the </w:t>
      </w:r>
      <w:r w:rsidR="000A3827" w:rsidRPr="00AD3A94">
        <w:rPr>
          <w:b w:val="0"/>
          <w:lang w:val="en-GB"/>
        </w:rPr>
        <w:t>number of elements</w:t>
      </w:r>
      <w:r w:rsidR="003C7A42" w:rsidRPr="00AD3A94">
        <w:rPr>
          <w:b w:val="0"/>
          <w:lang w:val="en-GB"/>
        </w:rPr>
        <w:t>,</w:t>
      </w:r>
      <w:r w:rsidR="000A3827" w:rsidRPr="00AD3A94">
        <w:rPr>
          <w:b w:val="0"/>
          <w:lang w:val="en-GB"/>
        </w:rPr>
        <w:t xml:space="preserve"> and the dependence is moderate with a value of 0.6.</w:t>
      </w:r>
      <w:r w:rsidR="005B0063" w:rsidRPr="00AD3A94">
        <w:rPr>
          <w:b w:val="0"/>
          <w:lang w:val="en-GB"/>
        </w:rPr>
        <w:t xml:space="preserve"> </w:t>
      </w:r>
      <w:r w:rsidR="00301FE3">
        <w:rPr>
          <w:b w:val="0"/>
          <w:lang w:val="en-GB"/>
        </w:rPr>
        <w:t>The a</w:t>
      </w:r>
      <w:r w:rsidR="005B0063" w:rsidRPr="00AD3A94">
        <w:rPr>
          <w:b w:val="0"/>
          <w:lang w:val="en-GB"/>
        </w:rPr>
        <w:t xml:space="preserve">ngry emotion is negatively correlated with appearance and clarity. The strength of the dependence is medium, and the values are -0.59 and -0.52. </w:t>
      </w:r>
      <w:r w:rsidR="000A3827" w:rsidRPr="00AD3A94">
        <w:rPr>
          <w:b w:val="0"/>
          <w:lang w:val="en-GB"/>
        </w:rPr>
        <w:t>A weak relationship between ang</w:t>
      </w:r>
      <w:r w:rsidR="003C7A42" w:rsidRPr="00AD3A94">
        <w:rPr>
          <w:b w:val="0"/>
          <w:lang w:val="en-GB"/>
        </w:rPr>
        <w:t>er</w:t>
      </w:r>
      <w:r w:rsidR="000A3827" w:rsidRPr="00AD3A94">
        <w:rPr>
          <w:b w:val="0"/>
          <w:lang w:val="en-GB"/>
        </w:rPr>
        <w:t xml:space="preserve"> and time was measured with a value of 0.36. </w:t>
      </w:r>
    </w:p>
    <w:p w14:paraId="39C31C7B" w14:textId="3ADD1EFD" w:rsidR="000A3827" w:rsidRPr="00AD3A94" w:rsidRDefault="0012027C" w:rsidP="00150519">
      <w:pPr>
        <w:pStyle w:val="NaslovSOR0502"/>
        <w:numPr>
          <w:ilvl w:val="0"/>
          <w:numId w:val="0"/>
        </w:numPr>
        <w:ind w:firstLine="284"/>
        <w:jc w:val="both"/>
        <w:rPr>
          <w:b w:val="0"/>
          <w:lang w:val="en-GB"/>
        </w:rPr>
      </w:pPr>
      <w:r>
        <w:rPr>
          <w:b w:val="0"/>
          <w:lang w:val="en-GB"/>
        </w:rPr>
        <w:t xml:space="preserve"> Surprise</w:t>
      </w:r>
      <w:r w:rsidR="000A3827" w:rsidRPr="00AD3A94">
        <w:rPr>
          <w:b w:val="0"/>
          <w:lang w:val="en-GB"/>
        </w:rPr>
        <w:t xml:space="preserve"> correlate</w:t>
      </w:r>
      <w:r w:rsidR="00301FE3">
        <w:rPr>
          <w:b w:val="0"/>
          <w:lang w:val="en-GB"/>
        </w:rPr>
        <w:t>s</w:t>
      </w:r>
      <w:r w:rsidR="000A3827" w:rsidRPr="00AD3A94">
        <w:rPr>
          <w:b w:val="0"/>
          <w:lang w:val="en-GB"/>
        </w:rPr>
        <w:t xml:space="preserve"> with</w:t>
      </w:r>
      <w:r w:rsidR="005B0063" w:rsidRPr="00AD3A94">
        <w:rPr>
          <w:b w:val="0"/>
          <w:lang w:val="en-GB"/>
        </w:rPr>
        <w:t xml:space="preserve"> time, and the value of correlation is 0.53. Su</w:t>
      </w:r>
      <w:r w:rsidR="00301FE3">
        <w:rPr>
          <w:b w:val="0"/>
          <w:lang w:val="en-GB"/>
        </w:rPr>
        <w:t>r</w:t>
      </w:r>
      <w:r w:rsidR="005B0063" w:rsidRPr="00AD3A94">
        <w:rPr>
          <w:b w:val="0"/>
          <w:lang w:val="en-GB"/>
        </w:rPr>
        <w:t>prise correlate</w:t>
      </w:r>
      <w:r w:rsidR="00301FE3">
        <w:rPr>
          <w:b w:val="0"/>
          <w:lang w:val="en-GB"/>
        </w:rPr>
        <w:t>s</w:t>
      </w:r>
      <w:r w:rsidR="005B0063" w:rsidRPr="00AD3A94">
        <w:rPr>
          <w:b w:val="0"/>
          <w:lang w:val="en-GB"/>
        </w:rPr>
        <w:t xml:space="preserve"> with</w:t>
      </w:r>
      <w:r w:rsidR="000A3827" w:rsidRPr="00AD3A94">
        <w:rPr>
          <w:b w:val="0"/>
          <w:lang w:val="en-GB"/>
        </w:rPr>
        <w:t xml:space="preserve"> the number of elements with a value of 0.31.</w:t>
      </w:r>
      <w:r w:rsidR="005B0063" w:rsidRPr="00AD3A94">
        <w:rPr>
          <w:b w:val="0"/>
          <w:lang w:val="en-GB"/>
        </w:rPr>
        <w:t xml:space="preserve"> </w:t>
      </w:r>
      <w:r w:rsidR="000A3827" w:rsidRPr="00AD3A94">
        <w:rPr>
          <w:b w:val="0"/>
          <w:lang w:val="en-GB"/>
        </w:rPr>
        <w:t>Furthermore, a negative dependence between surprise and clarity was found. The strength of the dependence is weak</w:t>
      </w:r>
      <w:r w:rsidR="003C7A42" w:rsidRPr="00AD3A94">
        <w:rPr>
          <w:b w:val="0"/>
          <w:lang w:val="en-GB"/>
        </w:rPr>
        <w:t>,</w:t>
      </w:r>
      <w:r w:rsidR="000A3827" w:rsidRPr="00AD3A94">
        <w:rPr>
          <w:b w:val="0"/>
          <w:lang w:val="en-GB"/>
        </w:rPr>
        <w:t xml:space="preserve"> with a value of -0.4. The relationship between surpri</w:t>
      </w:r>
      <w:r w:rsidR="00301FE3">
        <w:rPr>
          <w:b w:val="0"/>
          <w:lang w:val="en-GB"/>
        </w:rPr>
        <w:t>se</w:t>
      </w:r>
      <w:r w:rsidR="000A3827" w:rsidRPr="00AD3A94">
        <w:rPr>
          <w:b w:val="0"/>
          <w:lang w:val="en-GB"/>
        </w:rPr>
        <w:t xml:space="preserve"> and appearance has not been measured.</w:t>
      </w:r>
    </w:p>
    <w:p w14:paraId="6D324140" w14:textId="478A7E38" w:rsidR="00914CB9" w:rsidRPr="00AD3A94" w:rsidRDefault="00301FE3" w:rsidP="00150519">
      <w:pPr>
        <w:pStyle w:val="NaslovSOR0502"/>
        <w:numPr>
          <w:ilvl w:val="0"/>
          <w:numId w:val="0"/>
        </w:numPr>
        <w:ind w:firstLine="284"/>
        <w:jc w:val="both"/>
        <w:rPr>
          <w:b w:val="0"/>
          <w:lang w:val="en-GB"/>
        </w:rPr>
      </w:pPr>
      <w:r>
        <w:rPr>
          <w:b w:val="0"/>
          <w:lang w:val="en-GB"/>
        </w:rPr>
        <w:t>The e</w:t>
      </w:r>
      <w:r w:rsidR="001D4713" w:rsidRPr="00AD3A94">
        <w:rPr>
          <w:b w:val="0"/>
          <w:lang w:val="en-GB"/>
        </w:rPr>
        <w:t>motion scared negatively correlates with time</w:t>
      </w:r>
      <w:r w:rsidR="003C7A42" w:rsidRPr="00AD3A94">
        <w:rPr>
          <w:b w:val="0"/>
          <w:lang w:val="en-GB"/>
        </w:rPr>
        <w:t>,</w:t>
      </w:r>
      <w:r w:rsidR="001D4713" w:rsidRPr="00AD3A94">
        <w:rPr>
          <w:b w:val="0"/>
          <w:lang w:val="en-GB"/>
        </w:rPr>
        <w:t xml:space="preserve"> and the strength of dependence is weak with a value of -0.37. Scared negatively correlates with </w:t>
      </w:r>
      <w:r w:rsidR="003C7A42" w:rsidRPr="00AD3A94">
        <w:rPr>
          <w:b w:val="0"/>
          <w:lang w:val="en-GB"/>
        </w:rPr>
        <w:t>appearance. T</w:t>
      </w:r>
      <w:r w:rsidR="001D4713" w:rsidRPr="00AD3A94">
        <w:rPr>
          <w:b w:val="0"/>
          <w:lang w:val="en-GB"/>
        </w:rPr>
        <w:t>he value</w:t>
      </w:r>
      <w:r w:rsidR="003C7A42" w:rsidRPr="00AD3A94">
        <w:rPr>
          <w:b w:val="0"/>
          <w:lang w:val="en-GB"/>
        </w:rPr>
        <w:t xml:space="preserve"> is</w:t>
      </w:r>
      <w:r w:rsidR="001D4713" w:rsidRPr="00AD3A94">
        <w:rPr>
          <w:b w:val="0"/>
          <w:lang w:val="en-GB"/>
        </w:rPr>
        <w:t xml:space="preserve"> -0.43. The relationships between scared, number of elements</w:t>
      </w:r>
      <w:r w:rsidR="003C7A42" w:rsidRPr="00AD3A94">
        <w:rPr>
          <w:b w:val="0"/>
          <w:lang w:val="en-GB"/>
        </w:rPr>
        <w:t>,</w:t>
      </w:r>
      <w:r w:rsidR="001D4713" w:rsidRPr="00AD3A94">
        <w:rPr>
          <w:b w:val="0"/>
          <w:lang w:val="en-GB"/>
        </w:rPr>
        <w:t xml:space="preserve"> and clarity were not measured.</w:t>
      </w:r>
    </w:p>
    <w:p w14:paraId="7BDEE4AE" w14:textId="4E5B9FBE" w:rsidR="00DB3483" w:rsidRPr="00AD3A94" w:rsidRDefault="00C97A05" w:rsidP="00DB3483">
      <w:pPr>
        <w:pStyle w:val="NaslovSOR0502"/>
        <w:numPr>
          <w:ilvl w:val="0"/>
          <w:numId w:val="0"/>
        </w:numPr>
        <w:ind w:firstLine="284"/>
        <w:jc w:val="both"/>
        <w:rPr>
          <w:b w:val="0"/>
          <w:lang w:val="en-GB"/>
        </w:rPr>
      </w:pPr>
      <w:r>
        <w:rPr>
          <w:b w:val="0"/>
          <w:lang w:val="en-GB"/>
        </w:rPr>
        <w:t xml:space="preserve"> Disgust</w:t>
      </w:r>
      <w:r w:rsidR="001D4713" w:rsidRPr="00AD3A94">
        <w:rPr>
          <w:b w:val="0"/>
          <w:lang w:val="en-GB"/>
        </w:rPr>
        <w:t xml:space="preserve"> correlate</w:t>
      </w:r>
      <w:r w:rsidR="003C7A42" w:rsidRPr="00AD3A94">
        <w:rPr>
          <w:b w:val="0"/>
          <w:lang w:val="en-GB"/>
        </w:rPr>
        <w:t>s</w:t>
      </w:r>
      <w:r w:rsidR="001D4713" w:rsidRPr="00AD3A94">
        <w:rPr>
          <w:b w:val="0"/>
          <w:lang w:val="en-GB"/>
        </w:rPr>
        <w:t xml:space="preserve"> with time</w:t>
      </w:r>
      <w:r w:rsidR="003C7A42" w:rsidRPr="00AD3A94">
        <w:rPr>
          <w:b w:val="0"/>
          <w:lang w:val="en-GB"/>
        </w:rPr>
        <w:t xml:space="preserve">, and </w:t>
      </w:r>
      <w:r w:rsidR="001D4713" w:rsidRPr="00AD3A94">
        <w:rPr>
          <w:b w:val="0"/>
          <w:lang w:val="en-GB"/>
        </w:rPr>
        <w:t>the dependence is weak with a value of 0.39. Disgust negatively correlates with appearance,</w:t>
      </w:r>
      <w:r w:rsidR="003C7A42" w:rsidRPr="00AD3A94">
        <w:rPr>
          <w:b w:val="0"/>
          <w:lang w:val="en-GB"/>
        </w:rPr>
        <w:t xml:space="preserve"> and</w:t>
      </w:r>
      <w:r w:rsidR="001D4713" w:rsidRPr="00AD3A94">
        <w:rPr>
          <w:b w:val="0"/>
          <w:lang w:val="en-GB"/>
        </w:rPr>
        <w:t xml:space="preserve"> the size of the dependency is weak with a value of -0.35. Disgust further negatively correlates with clarity. The strength of the dependence is weak</w:t>
      </w:r>
      <w:r w:rsidR="003C7A42" w:rsidRPr="00AD3A94">
        <w:rPr>
          <w:b w:val="0"/>
          <w:lang w:val="en-GB"/>
        </w:rPr>
        <w:t>,</w:t>
      </w:r>
      <w:r w:rsidR="001D4713" w:rsidRPr="00AD3A94">
        <w:rPr>
          <w:b w:val="0"/>
          <w:lang w:val="en-GB"/>
        </w:rPr>
        <w:t xml:space="preserve"> with a value of -0.32. The relationship between disgust and </w:t>
      </w:r>
      <w:r w:rsidR="003C7A42" w:rsidRPr="00AD3A94">
        <w:rPr>
          <w:b w:val="0"/>
          <w:lang w:val="en-GB"/>
        </w:rPr>
        <w:t xml:space="preserve">the </w:t>
      </w:r>
      <w:r w:rsidR="001D4713" w:rsidRPr="00AD3A94">
        <w:rPr>
          <w:b w:val="0"/>
          <w:lang w:val="en-GB"/>
        </w:rPr>
        <w:t>number of elements has not been measured.</w:t>
      </w:r>
    </w:p>
    <w:p w14:paraId="03FC8849" w14:textId="77777777" w:rsidR="00C51361" w:rsidRPr="000A1E7B" w:rsidRDefault="00C51361" w:rsidP="00C51361">
      <w:pPr>
        <w:pStyle w:val="NaslovSOR05"/>
        <w:numPr>
          <w:ilvl w:val="0"/>
          <w:numId w:val="0"/>
        </w:numPr>
        <w:rPr>
          <w:highlight w:val="yellow"/>
        </w:rPr>
      </w:pPr>
    </w:p>
    <w:p w14:paraId="2A6ED29E" w14:textId="346C2532" w:rsidR="00E726DD" w:rsidRPr="00BB696D" w:rsidRDefault="00E726DD" w:rsidP="00493876">
      <w:pPr>
        <w:pStyle w:val="NaslovSOR0502"/>
        <w:numPr>
          <w:ilvl w:val="0"/>
          <w:numId w:val="16"/>
        </w:numPr>
        <w:ind w:left="284" w:hanging="284"/>
        <w:jc w:val="both"/>
        <w:rPr>
          <w:lang w:val="en-GB"/>
        </w:rPr>
      </w:pPr>
      <w:r w:rsidRPr="00BB696D">
        <w:t>DISCUSSION</w:t>
      </w:r>
    </w:p>
    <w:p w14:paraId="33DBAEDB" w14:textId="77777777" w:rsidR="00BA5FF2" w:rsidRPr="00BB696D" w:rsidRDefault="00BA5FF2" w:rsidP="00BA5FF2">
      <w:pPr>
        <w:pStyle w:val="NaslovSOR0502"/>
        <w:numPr>
          <w:ilvl w:val="0"/>
          <w:numId w:val="0"/>
        </w:numPr>
        <w:ind w:left="284"/>
        <w:jc w:val="both"/>
        <w:rPr>
          <w:lang w:val="en-GB"/>
        </w:rPr>
      </w:pPr>
    </w:p>
    <w:p w14:paraId="7460BED8" w14:textId="7BDB0268" w:rsidR="00D90B84" w:rsidRPr="00BB696D" w:rsidRDefault="00D5499E" w:rsidP="00995358">
      <w:pPr>
        <w:pStyle w:val="NaslovSOR0502"/>
        <w:numPr>
          <w:ilvl w:val="0"/>
          <w:numId w:val="0"/>
        </w:numPr>
        <w:ind w:left="284" w:hanging="284"/>
        <w:jc w:val="both"/>
        <w:rPr>
          <w:b w:val="0"/>
          <w:bCs/>
          <w:shd w:val="clear" w:color="auto" w:fill="FFFFFF"/>
        </w:rPr>
      </w:pPr>
      <w:r w:rsidRPr="00BB696D">
        <w:rPr>
          <w:b w:val="0"/>
          <w:bCs/>
        </w:rPr>
        <w:t>In the research</w:t>
      </w:r>
      <w:r w:rsidR="00D13A04" w:rsidRPr="00BB696D">
        <w:rPr>
          <w:b w:val="0"/>
          <w:bCs/>
        </w:rPr>
        <w:t>,</w:t>
      </w:r>
      <w:r w:rsidRPr="00BB696D">
        <w:rPr>
          <w:b w:val="0"/>
          <w:bCs/>
        </w:rPr>
        <w:t xml:space="preserve"> we analyzed the </w:t>
      </w:r>
      <w:r w:rsidRPr="00BB696D">
        <w:rPr>
          <w:b w:val="0"/>
          <w:bCs/>
          <w:shd w:val="clear" w:color="auto" w:fill="FFFFFF"/>
        </w:rPr>
        <w:t>relationships between the User Experience and User Interface</w:t>
      </w:r>
    </w:p>
    <w:p w14:paraId="7D94FC73" w14:textId="0E1DE6D7" w:rsidR="00D90523" w:rsidRPr="00BB696D" w:rsidRDefault="00D5499E" w:rsidP="00995358">
      <w:pPr>
        <w:pStyle w:val="NaslovSOR0502"/>
        <w:numPr>
          <w:ilvl w:val="0"/>
          <w:numId w:val="0"/>
        </w:numPr>
        <w:jc w:val="both"/>
        <w:rPr>
          <w:b w:val="0"/>
          <w:bCs/>
        </w:rPr>
      </w:pPr>
      <w:r w:rsidRPr="00BB696D">
        <w:rPr>
          <w:b w:val="0"/>
          <w:bCs/>
          <w:shd w:val="clear" w:color="auto" w:fill="FFFFFF"/>
        </w:rPr>
        <w:t>heuristics such as the number of elements, appearance, clarity, emotions and time necessary</w:t>
      </w:r>
      <w:r w:rsidR="008E6D9B" w:rsidRPr="00BB696D">
        <w:rPr>
          <w:b w:val="0"/>
          <w:bCs/>
          <w:shd w:val="clear" w:color="auto" w:fill="FFFFFF"/>
        </w:rPr>
        <w:t xml:space="preserve"> </w:t>
      </w:r>
      <w:r w:rsidRPr="00BB696D">
        <w:rPr>
          <w:b w:val="0"/>
          <w:bCs/>
          <w:shd w:val="clear" w:color="auto" w:fill="FFFFFF"/>
        </w:rPr>
        <w:t>to</w:t>
      </w:r>
      <w:r w:rsidR="008E6D9B" w:rsidRPr="00BB696D">
        <w:rPr>
          <w:b w:val="0"/>
          <w:bCs/>
          <w:shd w:val="clear" w:color="auto" w:fill="FFFFFF"/>
        </w:rPr>
        <w:t xml:space="preserve"> </w:t>
      </w:r>
      <w:r w:rsidRPr="00BB696D">
        <w:rPr>
          <w:b w:val="0"/>
          <w:bCs/>
          <w:shd w:val="clear" w:color="auto" w:fill="FFFFFF"/>
        </w:rPr>
        <w:t>complete defined tasks when testing various designs of business intelligence dashboard</w:t>
      </w:r>
      <w:r w:rsidR="002C41B1" w:rsidRPr="00BB696D">
        <w:rPr>
          <w:b w:val="0"/>
          <w:bCs/>
          <w:shd w:val="clear" w:color="auto" w:fill="FFFFFF"/>
        </w:rPr>
        <w:t>s</w:t>
      </w:r>
      <w:r w:rsidRPr="00BB696D">
        <w:rPr>
          <w:b w:val="0"/>
          <w:bCs/>
          <w:shd w:val="clear" w:color="auto" w:fill="FFFFFF"/>
        </w:rPr>
        <w:t>.</w:t>
      </w:r>
      <w:r w:rsidR="008E6D9B" w:rsidRPr="00BB696D">
        <w:rPr>
          <w:b w:val="0"/>
          <w:bCs/>
        </w:rPr>
        <w:t xml:space="preserve"> </w:t>
      </w:r>
      <w:r w:rsidR="00D13A04" w:rsidRPr="00BB696D">
        <w:rPr>
          <w:b w:val="0"/>
          <w:bCs/>
        </w:rPr>
        <w:t>T</w:t>
      </w:r>
      <w:r w:rsidR="00F11573" w:rsidRPr="00BB696D">
        <w:rPr>
          <w:b w:val="0"/>
          <w:bCs/>
        </w:rPr>
        <w:t xml:space="preserve">he experiment </w:t>
      </w:r>
      <w:r w:rsidR="00C65BE9" w:rsidRPr="00BB696D">
        <w:rPr>
          <w:b w:val="0"/>
          <w:bCs/>
        </w:rPr>
        <w:t xml:space="preserve">confirmed </w:t>
      </w:r>
      <w:r w:rsidR="00D13A04" w:rsidRPr="00BB696D">
        <w:rPr>
          <w:b w:val="0"/>
          <w:bCs/>
        </w:rPr>
        <w:t xml:space="preserve">the </w:t>
      </w:r>
      <w:r w:rsidR="00426A18" w:rsidRPr="00BB696D">
        <w:rPr>
          <w:b w:val="0"/>
          <w:bCs/>
        </w:rPr>
        <w:t>assum</w:t>
      </w:r>
      <w:r w:rsidR="00D13A04" w:rsidRPr="00BB696D">
        <w:rPr>
          <w:b w:val="0"/>
          <w:bCs/>
        </w:rPr>
        <w:t>p</w:t>
      </w:r>
      <w:r w:rsidR="00426A18" w:rsidRPr="00BB696D">
        <w:rPr>
          <w:b w:val="0"/>
          <w:bCs/>
        </w:rPr>
        <w:t>tion that good UX</w:t>
      </w:r>
      <w:r w:rsidR="008E6D9B" w:rsidRPr="00BB696D">
        <w:rPr>
          <w:b w:val="0"/>
          <w:bCs/>
        </w:rPr>
        <w:t xml:space="preserve"> &amp; UI</w:t>
      </w:r>
      <w:r w:rsidR="00426A18" w:rsidRPr="00BB696D">
        <w:rPr>
          <w:b w:val="0"/>
          <w:bCs/>
        </w:rPr>
        <w:t xml:space="preserve"> </w:t>
      </w:r>
      <w:r w:rsidR="00CF60C5" w:rsidRPr="00BB696D">
        <w:rPr>
          <w:b w:val="0"/>
          <w:bCs/>
        </w:rPr>
        <w:t>design</w:t>
      </w:r>
      <w:r w:rsidR="00426A18" w:rsidRPr="00BB696D">
        <w:rPr>
          <w:b w:val="0"/>
          <w:bCs/>
        </w:rPr>
        <w:t xml:space="preserve"> </w:t>
      </w:r>
      <w:r w:rsidR="00C97A05" w:rsidRPr="00BB696D">
        <w:rPr>
          <w:b w:val="0"/>
          <w:bCs/>
        </w:rPr>
        <w:t xml:space="preserve">correlates </w:t>
      </w:r>
      <w:r w:rsidR="00C8025B" w:rsidRPr="00BB696D">
        <w:rPr>
          <w:b w:val="0"/>
          <w:bCs/>
        </w:rPr>
        <w:t>with positive</w:t>
      </w:r>
      <w:r w:rsidR="002D3350" w:rsidRPr="00BB696D">
        <w:rPr>
          <w:b w:val="0"/>
          <w:bCs/>
        </w:rPr>
        <w:t xml:space="preserve"> </w:t>
      </w:r>
      <w:r w:rsidR="00C8025B" w:rsidRPr="00BB696D">
        <w:rPr>
          <w:b w:val="0"/>
          <w:bCs/>
        </w:rPr>
        <w:t>emotion</w:t>
      </w:r>
      <w:r w:rsidR="00A71D20" w:rsidRPr="00BB696D">
        <w:rPr>
          <w:b w:val="0"/>
          <w:bCs/>
        </w:rPr>
        <w:t>s</w:t>
      </w:r>
      <w:r w:rsidR="00C8025B" w:rsidRPr="00BB696D">
        <w:rPr>
          <w:b w:val="0"/>
          <w:bCs/>
        </w:rPr>
        <w:t xml:space="preserve"> and </w:t>
      </w:r>
      <w:r w:rsidR="008E6D9B" w:rsidRPr="00BB696D">
        <w:rPr>
          <w:b w:val="0"/>
          <w:lang w:val="en-GB"/>
        </w:rPr>
        <w:t>confusing and ugly</w:t>
      </w:r>
      <w:r w:rsidR="008E6D9B" w:rsidRPr="00BB696D">
        <w:rPr>
          <w:bCs/>
          <w:lang w:val="en-GB"/>
        </w:rPr>
        <w:t xml:space="preserve"> </w:t>
      </w:r>
      <w:r w:rsidR="008E6D9B" w:rsidRPr="00BB696D">
        <w:rPr>
          <w:b w:val="0"/>
          <w:bCs/>
        </w:rPr>
        <w:t xml:space="preserve">UX &amp; UI </w:t>
      </w:r>
      <w:r w:rsidR="00CF60C5" w:rsidRPr="00BB696D">
        <w:rPr>
          <w:b w:val="0"/>
          <w:bCs/>
        </w:rPr>
        <w:t xml:space="preserve">designs </w:t>
      </w:r>
      <w:r w:rsidR="00C8025B" w:rsidRPr="00BB696D">
        <w:rPr>
          <w:b w:val="0"/>
          <w:bCs/>
        </w:rPr>
        <w:t>cor</w:t>
      </w:r>
      <w:r w:rsidR="00A71D20" w:rsidRPr="00BB696D">
        <w:rPr>
          <w:b w:val="0"/>
          <w:bCs/>
        </w:rPr>
        <w:t>re</w:t>
      </w:r>
      <w:r w:rsidR="00C8025B" w:rsidRPr="00BB696D">
        <w:rPr>
          <w:b w:val="0"/>
          <w:bCs/>
        </w:rPr>
        <w:t xml:space="preserve">late with </w:t>
      </w:r>
      <w:r w:rsidR="00EB4719" w:rsidRPr="00BB696D">
        <w:rPr>
          <w:b w:val="0"/>
          <w:bCs/>
        </w:rPr>
        <w:t>negative emoti</w:t>
      </w:r>
      <w:r w:rsidR="002B1D90" w:rsidRPr="00BB696D">
        <w:rPr>
          <w:b w:val="0"/>
          <w:bCs/>
        </w:rPr>
        <w:t>on</w:t>
      </w:r>
      <w:r w:rsidR="00EB4719" w:rsidRPr="00BB696D">
        <w:rPr>
          <w:b w:val="0"/>
          <w:bCs/>
        </w:rPr>
        <w:t>s.</w:t>
      </w:r>
      <w:r w:rsidR="00CB716C" w:rsidRPr="00BB696D">
        <w:rPr>
          <w:b w:val="0"/>
          <w:bCs/>
        </w:rPr>
        <w:t xml:space="preserve"> </w:t>
      </w:r>
      <w:r w:rsidR="00A71D20" w:rsidRPr="00BB696D">
        <w:rPr>
          <w:b w:val="0"/>
          <w:bCs/>
        </w:rPr>
        <w:t>A s</w:t>
      </w:r>
      <w:r w:rsidR="00C7019B" w:rsidRPr="00BB696D">
        <w:rPr>
          <w:b w:val="0"/>
          <w:bCs/>
        </w:rPr>
        <w:t>imilar hypot</w:t>
      </w:r>
      <w:r w:rsidR="00A71D20" w:rsidRPr="00BB696D">
        <w:rPr>
          <w:b w:val="0"/>
          <w:bCs/>
        </w:rPr>
        <w:t>h</w:t>
      </w:r>
      <w:r w:rsidR="00C7019B" w:rsidRPr="00BB696D">
        <w:rPr>
          <w:b w:val="0"/>
          <w:bCs/>
        </w:rPr>
        <w:t xml:space="preserve">esis was </w:t>
      </w:r>
      <w:r w:rsidR="003F6721" w:rsidRPr="00BB696D">
        <w:rPr>
          <w:b w:val="0"/>
          <w:bCs/>
        </w:rPr>
        <w:t xml:space="preserve">tested in </w:t>
      </w:r>
      <w:r w:rsidR="006C5807" w:rsidRPr="00BB696D">
        <w:rPr>
          <w:b w:val="0"/>
          <w:bCs/>
        </w:rPr>
        <w:fldChar w:fldCharType="begin"/>
      </w:r>
      <w:r w:rsidR="0006042F" w:rsidRPr="00BB696D">
        <w:rPr>
          <w:b w:val="0"/>
          <w:bCs/>
        </w:rPr>
        <w:instrText xml:space="preserve"> ADDIN ZOTERO_ITEM CSL_CITATION {"citationID":"Pz1wnx9f","properties":{"formattedCitation":"[16]","plainCitation":"[16]","noteIndex":0},"citationItems":[{"id":492,"uris":["http://zotero.org/groups/4206015/items/SNE7PUNT"],"uri":["http://zotero.org/groups/4206015/items/SNE7PUNT"],"itemData":{"id":492,"type":"article-journal","container-title":"International Journal of Human–Computer Interaction","DOI":"10.1080/10447318.2021.1938390","ISSN":"1044-7318, 1532-7590","journalAbbreviation":"International Journal of Human–Computer Interaction","language":"en","page":"1-7","source":"DOI.org (Crossref)","title":"Complex Website Tasks Increase the Expression Anger Measured with FaceReader Online","author":[{"family":"Talen","given":"Lisanne"},{"family":"Uyl","given":"Tess E.","non-dropping-particle":"den"}],"issued":{"date-parts":[["2021",6,11]]}}}],"schema":"https://github.com/citation-style-language/schema/raw/master/csl-citation.json"} </w:instrText>
      </w:r>
      <w:r w:rsidR="006C5807" w:rsidRPr="00BB696D">
        <w:rPr>
          <w:b w:val="0"/>
          <w:bCs/>
        </w:rPr>
        <w:fldChar w:fldCharType="separate"/>
      </w:r>
      <w:r w:rsidR="0006042F" w:rsidRPr="00BB696D">
        <w:rPr>
          <w:b w:val="0"/>
          <w:bCs/>
        </w:rPr>
        <w:t>[16]</w:t>
      </w:r>
      <w:r w:rsidR="006C5807" w:rsidRPr="00BB696D">
        <w:rPr>
          <w:b w:val="0"/>
          <w:bCs/>
        </w:rPr>
        <w:fldChar w:fldCharType="end"/>
      </w:r>
      <w:r w:rsidR="00C97A05" w:rsidRPr="00BB696D">
        <w:rPr>
          <w:b w:val="0"/>
          <w:bCs/>
        </w:rPr>
        <w:t>, where</w:t>
      </w:r>
      <w:r w:rsidR="006C5807" w:rsidRPr="00BB696D">
        <w:rPr>
          <w:b w:val="0"/>
          <w:bCs/>
        </w:rPr>
        <w:t xml:space="preserve"> </w:t>
      </w:r>
      <w:r w:rsidR="00316AE3" w:rsidRPr="00BB696D">
        <w:rPr>
          <w:b w:val="0"/>
          <w:bCs/>
        </w:rPr>
        <w:t xml:space="preserve">they analyzed if </w:t>
      </w:r>
      <w:r w:rsidR="00C65B55" w:rsidRPr="00BB696D">
        <w:rPr>
          <w:b w:val="0"/>
          <w:bCs/>
        </w:rPr>
        <w:t xml:space="preserve">completing </w:t>
      </w:r>
      <w:r w:rsidR="0026182F" w:rsidRPr="00BB696D">
        <w:rPr>
          <w:b w:val="0"/>
          <w:bCs/>
        </w:rPr>
        <w:t xml:space="preserve">complex </w:t>
      </w:r>
      <w:r w:rsidR="009A250A" w:rsidRPr="00BB696D">
        <w:rPr>
          <w:b w:val="0"/>
          <w:bCs/>
        </w:rPr>
        <w:t xml:space="preserve">tasks on websites </w:t>
      </w:r>
      <w:r w:rsidR="00C97A05" w:rsidRPr="00BB696D">
        <w:rPr>
          <w:b w:val="0"/>
          <w:bCs/>
        </w:rPr>
        <w:t xml:space="preserve">could </w:t>
      </w:r>
      <w:r w:rsidR="009A250A" w:rsidRPr="00BB696D">
        <w:rPr>
          <w:b w:val="0"/>
          <w:bCs/>
        </w:rPr>
        <w:t>trig</w:t>
      </w:r>
      <w:r w:rsidR="00A71D20" w:rsidRPr="00BB696D">
        <w:rPr>
          <w:b w:val="0"/>
          <w:bCs/>
        </w:rPr>
        <w:t>g</w:t>
      </w:r>
      <w:r w:rsidR="009A250A" w:rsidRPr="00BB696D">
        <w:rPr>
          <w:b w:val="0"/>
          <w:bCs/>
        </w:rPr>
        <w:t>er anger</w:t>
      </w:r>
      <w:r w:rsidR="00F65E77" w:rsidRPr="00BB696D">
        <w:rPr>
          <w:b w:val="0"/>
          <w:bCs/>
        </w:rPr>
        <w:t xml:space="preserve"> via </w:t>
      </w:r>
      <w:r w:rsidR="00EF0FB9" w:rsidRPr="00BB696D">
        <w:rPr>
          <w:b w:val="0"/>
          <w:bCs/>
        </w:rPr>
        <w:t>F</w:t>
      </w:r>
      <w:r w:rsidR="00F65E77" w:rsidRPr="00BB696D">
        <w:rPr>
          <w:b w:val="0"/>
          <w:bCs/>
        </w:rPr>
        <w:t>ace</w:t>
      </w:r>
      <w:r w:rsidR="002E1BEF" w:rsidRPr="00BB696D">
        <w:rPr>
          <w:b w:val="0"/>
          <w:bCs/>
        </w:rPr>
        <w:t>R</w:t>
      </w:r>
      <w:r w:rsidR="00F65E77" w:rsidRPr="00BB696D">
        <w:rPr>
          <w:b w:val="0"/>
          <w:bCs/>
        </w:rPr>
        <w:t>eader.</w:t>
      </w:r>
      <w:r w:rsidR="00BC0AEB" w:rsidRPr="00BB696D">
        <w:rPr>
          <w:b w:val="0"/>
          <w:bCs/>
        </w:rPr>
        <w:t xml:space="preserve"> </w:t>
      </w:r>
      <w:r w:rsidR="00C97A05" w:rsidRPr="00BB696D">
        <w:rPr>
          <w:b w:val="0"/>
          <w:bCs/>
        </w:rPr>
        <w:t xml:space="preserve">The results </w:t>
      </w:r>
      <w:r w:rsidR="004A06F5" w:rsidRPr="00BB696D">
        <w:rPr>
          <w:b w:val="0"/>
          <w:bCs/>
        </w:rPr>
        <w:t>of their resea</w:t>
      </w:r>
      <w:r w:rsidR="00A71D20" w:rsidRPr="00BB696D">
        <w:rPr>
          <w:b w:val="0"/>
          <w:bCs/>
        </w:rPr>
        <w:t>r</w:t>
      </w:r>
      <w:r w:rsidR="004A06F5" w:rsidRPr="00BB696D">
        <w:rPr>
          <w:b w:val="0"/>
          <w:bCs/>
        </w:rPr>
        <w:t>ch were similar</w:t>
      </w:r>
      <w:r w:rsidR="00C97A05" w:rsidRPr="00BB696D">
        <w:rPr>
          <w:b w:val="0"/>
          <w:bCs/>
        </w:rPr>
        <w:t>;</w:t>
      </w:r>
      <w:r w:rsidR="004A06F5" w:rsidRPr="00BB696D">
        <w:rPr>
          <w:b w:val="0"/>
          <w:bCs/>
        </w:rPr>
        <w:t xml:space="preserve"> com</w:t>
      </w:r>
      <w:r w:rsidR="00DE511F" w:rsidRPr="00BB696D">
        <w:rPr>
          <w:b w:val="0"/>
          <w:bCs/>
        </w:rPr>
        <w:t>p</w:t>
      </w:r>
      <w:r w:rsidR="004A06F5" w:rsidRPr="00BB696D">
        <w:rPr>
          <w:b w:val="0"/>
          <w:bCs/>
        </w:rPr>
        <w:t xml:space="preserve">licated </w:t>
      </w:r>
      <w:r w:rsidR="004A06F5" w:rsidRPr="00BB696D">
        <w:rPr>
          <w:b w:val="0"/>
          <w:bCs/>
        </w:rPr>
        <w:lastRenderedPageBreak/>
        <w:t>website</w:t>
      </w:r>
      <w:r w:rsidR="00DE511F" w:rsidRPr="00BB696D">
        <w:rPr>
          <w:b w:val="0"/>
          <w:bCs/>
        </w:rPr>
        <w:t xml:space="preserve">s </w:t>
      </w:r>
      <w:r w:rsidR="003B0D49" w:rsidRPr="00BB696D">
        <w:rPr>
          <w:b w:val="0"/>
          <w:bCs/>
        </w:rPr>
        <w:t>tri</w:t>
      </w:r>
      <w:r w:rsidR="00F653F5" w:rsidRPr="00BB696D">
        <w:rPr>
          <w:b w:val="0"/>
          <w:bCs/>
        </w:rPr>
        <w:t>g</w:t>
      </w:r>
      <w:r w:rsidR="003B0D49" w:rsidRPr="00BB696D">
        <w:rPr>
          <w:b w:val="0"/>
          <w:bCs/>
        </w:rPr>
        <w:t xml:space="preserve">ger </w:t>
      </w:r>
      <w:r w:rsidR="00F653F5" w:rsidRPr="00BB696D">
        <w:rPr>
          <w:b w:val="0"/>
          <w:bCs/>
        </w:rPr>
        <w:t xml:space="preserve">the </w:t>
      </w:r>
      <w:r w:rsidR="003B0D49" w:rsidRPr="00BB696D">
        <w:rPr>
          <w:b w:val="0"/>
          <w:bCs/>
        </w:rPr>
        <w:t>anger of users.</w:t>
      </w:r>
      <w:r w:rsidR="00953282" w:rsidRPr="00BB696D">
        <w:rPr>
          <w:b w:val="0"/>
          <w:bCs/>
        </w:rPr>
        <w:t xml:space="preserve"> </w:t>
      </w:r>
      <w:r w:rsidR="00C97A05" w:rsidRPr="00BB696D">
        <w:rPr>
          <w:b w:val="0"/>
          <w:bCs/>
        </w:rPr>
        <w:t xml:space="preserve">Other research </w:t>
      </w:r>
      <w:r w:rsidR="005030E5" w:rsidRPr="00BB696D">
        <w:rPr>
          <w:b w:val="0"/>
          <w:bCs/>
        </w:rPr>
        <w:t xml:space="preserve">results [3] show that difficult and complex UI </w:t>
      </w:r>
      <w:r w:rsidR="00AC1849" w:rsidRPr="00BB696D">
        <w:rPr>
          <w:b w:val="0"/>
          <w:bCs/>
        </w:rPr>
        <w:t xml:space="preserve">is </w:t>
      </w:r>
      <w:r w:rsidR="005030E5" w:rsidRPr="00BB696D">
        <w:rPr>
          <w:b w:val="0"/>
          <w:bCs/>
        </w:rPr>
        <w:t>hard to use and negatively influence</w:t>
      </w:r>
      <w:r w:rsidR="00AC1849" w:rsidRPr="00BB696D">
        <w:rPr>
          <w:b w:val="0"/>
          <w:bCs/>
        </w:rPr>
        <w:t>s</w:t>
      </w:r>
      <w:r w:rsidR="005030E5" w:rsidRPr="00BB696D">
        <w:rPr>
          <w:b w:val="0"/>
          <w:bCs/>
        </w:rPr>
        <w:t xml:space="preserve"> the users' emotion</w:t>
      </w:r>
      <w:r w:rsidR="007D0626" w:rsidRPr="00BB696D">
        <w:rPr>
          <w:b w:val="0"/>
          <w:bCs/>
        </w:rPr>
        <w:t>s.</w:t>
      </w:r>
      <w:r w:rsidR="0072669B" w:rsidRPr="00BB696D">
        <w:rPr>
          <w:b w:val="0"/>
          <w:bCs/>
        </w:rPr>
        <w:t xml:space="preserve"> </w:t>
      </w:r>
      <w:r w:rsidR="00904655" w:rsidRPr="00BB696D">
        <w:rPr>
          <w:b w:val="0"/>
          <w:bCs/>
        </w:rPr>
        <w:t xml:space="preserve">This provides </w:t>
      </w:r>
      <w:r w:rsidR="00C97A05" w:rsidRPr="00BB696D">
        <w:rPr>
          <w:b w:val="0"/>
          <w:bCs/>
        </w:rPr>
        <w:t xml:space="preserve">further </w:t>
      </w:r>
      <w:r w:rsidR="00904655" w:rsidRPr="00BB696D">
        <w:rPr>
          <w:b w:val="0"/>
          <w:bCs/>
        </w:rPr>
        <w:t>evidence to prove the results of this paper</w:t>
      </w:r>
      <w:r w:rsidR="00641187" w:rsidRPr="00BB696D">
        <w:rPr>
          <w:b w:val="0"/>
          <w:bCs/>
        </w:rPr>
        <w:t xml:space="preserve"> in</w:t>
      </w:r>
      <w:r w:rsidR="00904655" w:rsidRPr="00BB696D">
        <w:rPr>
          <w:b w:val="0"/>
          <w:bCs/>
        </w:rPr>
        <w:t xml:space="preserve"> that a higher number of elements</w:t>
      </w:r>
      <w:r w:rsidR="00641187" w:rsidRPr="00BB696D">
        <w:rPr>
          <w:b w:val="0"/>
          <w:bCs/>
        </w:rPr>
        <w:t xml:space="preserve"> and </w:t>
      </w:r>
      <w:r w:rsidR="00904655" w:rsidRPr="00BB696D">
        <w:rPr>
          <w:b w:val="0"/>
          <w:bCs/>
        </w:rPr>
        <w:t>lower clarity trigger users' negative emotions</w:t>
      </w:r>
      <w:r w:rsidR="00C65CFD" w:rsidRPr="00BB696D">
        <w:rPr>
          <w:b w:val="0"/>
          <w:bCs/>
        </w:rPr>
        <w:t xml:space="preserve"> </w:t>
      </w:r>
      <w:r w:rsidR="00904655" w:rsidRPr="00BB696D">
        <w:rPr>
          <w:b w:val="0"/>
          <w:bCs/>
        </w:rPr>
        <w:t>like</w:t>
      </w:r>
      <w:r w:rsidR="00C65CFD" w:rsidRPr="00BB696D">
        <w:rPr>
          <w:b w:val="0"/>
          <w:bCs/>
        </w:rPr>
        <w:t xml:space="preserve"> ang</w:t>
      </w:r>
      <w:r w:rsidR="007949C6" w:rsidRPr="00BB696D">
        <w:rPr>
          <w:b w:val="0"/>
          <w:bCs/>
        </w:rPr>
        <w:t>er</w:t>
      </w:r>
      <w:r w:rsidR="00C65CFD" w:rsidRPr="00BB696D">
        <w:rPr>
          <w:b w:val="0"/>
          <w:bCs/>
        </w:rPr>
        <w:t xml:space="preserve">, </w:t>
      </w:r>
      <w:r w:rsidR="00E07DCE" w:rsidRPr="00BB696D">
        <w:rPr>
          <w:b w:val="0"/>
          <w:bCs/>
        </w:rPr>
        <w:t>sadness, disgu</w:t>
      </w:r>
      <w:r w:rsidR="00904655" w:rsidRPr="00BB696D">
        <w:rPr>
          <w:b w:val="0"/>
          <w:bCs/>
        </w:rPr>
        <w:t>st</w:t>
      </w:r>
      <w:r w:rsidR="00E07DCE" w:rsidRPr="00BB696D">
        <w:rPr>
          <w:b w:val="0"/>
          <w:bCs/>
        </w:rPr>
        <w:t xml:space="preserve"> or </w:t>
      </w:r>
      <w:r w:rsidR="00641187" w:rsidRPr="00BB696D">
        <w:rPr>
          <w:b w:val="0"/>
          <w:bCs/>
        </w:rPr>
        <w:t xml:space="preserve"> fear</w:t>
      </w:r>
      <w:r w:rsidR="00A81E49" w:rsidRPr="00BB696D">
        <w:rPr>
          <w:b w:val="0"/>
          <w:bCs/>
        </w:rPr>
        <w:t>.</w:t>
      </w:r>
    </w:p>
    <w:p w14:paraId="6D276568" w14:textId="59222E1A" w:rsidR="00FC795B" w:rsidRPr="00BB696D" w:rsidRDefault="00D40903" w:rsidP="00995358">
      <w:pPr>
        <w:pStyle w:val="NaslovSOR0502"/>
        <w:numPr>
          <w:ilvl w:val="0"/>
          <w:numId w:val="0"/>
        </w:numPr>
        <w:ind w:firstLine="284"/>
        <w:jc w:val="both"/>
        <w:rPr>
          <w:b w:val="0"/>
          <w:bCs/>
          <w:lang w:val="en-GB"/>
        </w:rPr>
      </w:pPr>
      <w:r w:rsidRPr="00BB696D">
        <w:rPr>
          <w:b w:val="0"/>
          <w:bCs/>
          <w:lang w:val="en-GB"/>
        </w:rPr>
        <w:t>Face re</w:t>
      </w:r>
      <w:r w:rsidR="00A8244E" w:rsidRPr="00BB696D">
        <w:rPr>
          <w:b w:val="0"/>
          <w:bCs/>
          <w:lang w:val="en-GB"/>
        </w:rPr>
        <w:t>c</w:t>
      </w:r>
      <w:r w:rsidRPr="00BB696D">
        <w:rPr>
          <w:b w:val="0"/>
          <w:bCs/>
          <w:lang w:val="en-GB"/>
        </w:rPr>
        <w:t>ognition</w:t>
      </w:r>
      <w:r w:rsidR="00A8244E" w:rsidRPr="00BB696D">
        <w:rPr>
          <w:b w:val="0"/>
          <w:bCs/>
          <w:lang w:val="en-GB"/>
        </w:rPr>
        <w:t xml:space="preserve"> </w:t>
      </w:r>
      <w:r w:rsidR="006D0DC3" w:rsidRPr="00BB696D">
        <w:rPr>
          <w:b w:val="0"/>
          <w:bCs/>
          <w:lang w:val="en-GB"/>
        </w:rPr>
        <w:t xml:space="preserve">of emotion </w:t>
      </w:r>
      <w:r w:rsidR="00963EC2" w:rsidRPr="00BB696D">
        <w:rPr>
          <w:b w:val="0"/>
          <w:bCs/>
          <w:lang w:val="en-GB"/>
        </w:rPr>
        <w:t xml:space="preserve">was </w:t>
      </w:r>
      <w:proofErr w:type="gramStart"/>
      <w:r w:rsidR="00963EC2" w:rsidRPr="00BB696D">
        <w:rPr>
          <w:b w:val="0"/>
          <w:bCs/>
          <w:lang w:val="en-GB"/>
        </w:rPr>
        <w:t>review</w:t>
      </w:r>
      <w:r w:rsidR="00DC5B41" w:rsidRPr="00BB696D">
        <w:rPr>
          <w:b w:val="0"/>
          <w:bCs/>
          <w:lang w:val="en-GB"/>
        </w:rPr>
        <w:t>ed</w:t>
      </w:r>
      <w:proofErr w:type="gramEnd"/>
      <w:r w:rsidR="00DC5B41" w:rsidRPr="00BB696D">
        <w:rPr>
          <w:b w:val="0"/>
          <w:bCs/>
          <w:lang w:val="en-GB"/>
        </w:rPr>
        <w:t xml:space="preserve"> and </w:t>
      </w:r>
      <w:r w:rsidR="00963EC2" w:rsidRPr="00BB696D">
        <w:rPr>
          <w:b w:val="0"/>
          <w:bCs/>
          <w:lang w:val="en-GB"/>
        </w:rPr>
        <w:t xml:space="preserve">studies </w:t>
      </w:r>
      <w:r w:rsidR="00641187" w:rsidRPr="00BB696D">
        <w:rPr>
          <w:b w:val="0"/>
          <w:bCs/>
          <w:lang w:val="en-GB"/>
        </w:rPr>
        <w:t xml:space="preserve">were conducted </w:t>
      </w:r>
      <w:r w:rsidR="00E71A9F" w:rsidRPr="00BB696D">
        <w:rPr>
          <w:b w:val="0"/>
          <w:bCs/>
          <w:lang w:val="en-GB"/>
        </w:rPr>
        <w:t xml:space="preserve">to </w:t>
      </w:r>
      <w:r w:rsidR="00060DC3" w:rsidRPr="00BB696D">
        <w:rPr>
          <w:b w:val="0"/>
          <w:bCs/>
          <w:lang w:val="en-GB"/>
        </w:rPr>
        <w:t>validate</w:t>
      </w:r>
      <w:r w:rsidR="009950C8" w:rsidRPr="00BB696D">
        <w:rPr>
          <w:b w:val="0"/>
          <w:bCs/>
          <w:lang w:val="en-GB"/>
        </w:rPr>
        <w:t xml:space="preserve"> if </w:t>
      </w:r>
      <w:r w:rsidR="003F5E6D" w:rsidRPr="00BB696D">
        <w:rPr>
          <w:b w:val="0"/>
          <w:bCs/>
          <w:lang w:val="en-GB"/>
        </w:rPr>
        <w:t xml:space="preserve">the </w:t>
      </w:r>
      <w:r w:rsidR="009950C8" w:rsidRPr="00BB696D">
        <w:rPr>
          <w:b w:val="0"/>
          <w:bCs/>
          <w:lang w:val="en-GB"/>
        </w:rPr>
        <w:t xml:space="preserve">results of face recognition software </w:t>
      </w:r>
      <w:r w:rsidR="003F5E6D" w:rsidRPr="00BB696D">
        <w:rPr>
          <w:b w:val="0"/>
          <w:bCs/>
          <w:lang w:val="en-GB"/>
        </w:rPr>
        <w:t>are</w:t>
      </w:r>
      <w:r w:rsidR="009950C8" w:rsidRPr="00BB696D">
        <w:rPr>
          <w:b w:val="0"/>
          <w:bCs/>
          <w:lang w:val="en-GB"/>
        </w:rPr>
        <w:t xml:space="preserve"> re</w:t>
      </w:r>
      <w:r w:rsidR="00A965E4" w:rsidRPr="00BB696D">
        <w:rPr>
          <w:b w:val="0"/>
          <w:bCs/>
          <w:lang w:val="en-GB"/>
        </w:rPr>
        <w:t>liable</w:t>
      </w:r>
      <w:r w:rsidR="008659E0" w:rsidRPr="00BB696D">
        <w:rPr>
          <w:b w:val="0"/>
          <w:bCs/>
          <w:lang w:val="en-GB"/>
        </w:rPr>
        <w:t xml:space="preserve">. </w:t>
      </w:r>
      <w:r w:rsidR="00390D56" w:rsidRPr="00BB696D">
        <w:rPr>
          <w:b w:val="0"/>
          <w:bCs/>
          <w:lang w:val="en-GB"/>
        </w:rPr>
        <w:t>Research p</w:t>
      </w:r>
      <w:r w:rsidR="008659E0" w:rsidRPr="00BB696D">
        <w:rPr>
          <w:b w:val="0"/>
          <w:bCs/>
          <w:lang w:val="en-GB"/>
        </w:rPr>
        <w:t>ape</w:t>
      </w:r>
      <w:r w:rsidR="00390D56" w:rsidRPr="00BB696D">
        <w:rPr>
          <w:b w:val="0"/>
          <w:bCs/>
          <w:lang w:val="en-GB"/>
        </w:rPr>
        <w:t>r</w:t>
      </w:r>
      <w:r w:rsidR="008659E0" w:rsidRPr="00BB696D">
        <w:rPr>
          <w:b w:val="0"/>
          <w:bCs/>
          <w:lang w:val="en-GB"/>
        </w:rPr>
        <w:t xml:space="preserve">s </w:t>
      </w:r>
      <w:r w:rsidR="007332F7" w:rsidRPr="00BB696D">
        <w:rPr>
          <w:b w:val="0"/>
          <w:bCs/>
          <w:lang w:val="en-GB"/>
        </w:rPr>
        <w:t>focused on</w:t>
      </w:r>
      <w:r w:rsidRPr="00BB696D">
        <w:rPr>
          <w:b w:val="0"/>
          <w:bCs/>
          <w:lang w:val="en-GB"/>
        </w:rPr>
        <w:t xml:space="preserve"> </w:t>
      </w:r>
      <w:proofErr w:type="spellStart"/>
      <w:r w:rsidR="00FC795B" w:rsidRPr="00BB696D">
        <w:rPr>
          <w:b w:val="0"/>
          <w:bCs/>
          <w:lang w:val="en-GB"/>
        </w:rPr>
        <w:t>Face</w:t>
      </w:r>
      <w:r w:rsidR="002E1BEF" w:rsidRPr="00BB696D">
        <w:rPr>
          <w:b w:val="0"/>
          <w:bCs/>
          <w:lang w:val="en-GB"/>
        </w:rPr>
        <w:t>R</w:t>
      </w:r>
      <w:r w:rsidR="00FC795B" w:rsidRPr="00BB696D">
        <w:rPr>
          <w:b w:val="0"/>
          <w:bCs/>
          <w:lang w:val="en-GB"/>
        </w:rPr>
        <w:t>eader</w:t>
      </w:r>
      <w:proofErr w:type="spellEnd"/>
      <w:r w:rsidR="007332F7" w:rsidRPr="00BB696D">
        <w:rPr>
          <w:b w:val="0"/>
          <w:bCs/>
          <w:lang w:val="en-GB"/>
        </w:rPr>
        <w:t xml:space="preserve"> indicate </w:t>
      </w:r>
      <w:r w:rsidR="009C6BB6" w:rsidRPr="00BB696D">
        <w:rPr>
          <w:b w:val="0"/>
          <w:bCs/>
          <w:lang w:val="en-GB"/>
        </w:rPr>
        <w:t xml:space="preserve">some limitations on the side of </w:t>
      </w:r>
      <w:proofErr w:type="spellStart"/>
      <w:r w:rsidR="009C6BB6" w:rsidRPr="00BB696D">
        <w:rPr>
          <w:b w:val="0"/>
          <w:bCs/>
          <w:lang w:val="en-GB"/>
        </w:rPr>
        <w:t>FaceReader</w:t>
      </w:r>
      <w:proofErr w:type="spellEnd"/>
      <w:r w:rsidR="009C6BB6" w:rsidRPr="00BB696D">
        <w:rPr>
          <w:b w:val="0"/>
          <w:bCs/>
          <w:lang w:val="en-GB"/>
        </w:rPr>
        <w:t xml:space="preserve"> and </w:t>
      </w:r>
      <w:r w:rsidR="00641187" w:rsidRPr="00BB696D">
        <w:rPr>
          <w:b w:val="0"/>
          <w:bCs/>
          <w:lang w:val="en-GB"/>
        </w:rPr>
        <w:t xml:space="preserve">on </w:t>
      </w:r>
      <w:r w:rsidR="009C6BB6" w:rsidRPr="00BB696D">
        <w:rPr>
          <w:b w:val="0"/>
          <w:bCs/>
          <w:lang w:val="en-GB"/>
        </w:rPr>
        <w:t>the side of the environment's set-up,</w:t>
      </w:r>
      <w:r w:rsidR="005E4790" w:rsidRPr="00BB696D">
        <w:rPr>
          <w:b w:val="0"/>
          <w:bCs/>
          <w:lang w:val="en-GB"/>
        </w:rPr>
        <w:t xml:space="preserve"> </w:t>
      </w:r>
      <w:r w:rsidR="00E60E27" w:rsidRPr="00BB696D">
        <w:rPr>
          <w:b w:val="0"/>
          <w:bCs/>
          <w:lang w:val="en-GB"/>
        </w:rPr>
        <w:t>which can influence the results.</w:t>
      </w:r>
      <w:r w:rsidR="00217A8A" w:rsidRPr="00BB696D">
        <w:rPr>
          <w:b w:val="0"/>
          <w:bCs/>
          <w:lang w:val="en-GB"/>
        </w:rPr>
        <w:t xml:space="preserve"> The results in </w:t>
      </w:r>
      <w:r w:rsidR="00217A8A" w:rsidRPr="00BB696D">
        <w:rPr>
          <w:b w:val="0"/>
          <w:bCs/>
          <w:lang w:val="en-GB"/>
        </w:rPr>
        <w:fldChar w:fldCharType="begin"/>
      </w:r>
      <w:r w:rsidR="00217A8A" w:rsidRPr="00BB696D">
        <w:rPr>
          <w:b w:val="0"/>
          <w:bCs/>
          <w:lang w:val="en-GB"/>
        </w:rPr>
        <w:instrText xml:space="preserve"> ADDIN ZOTERO_ITEM CSL_CITATION {"citationID":"cgpaXSTC","properties":{"formattedCitation":"[11]","plainCitation":"[11]","noteIndex":0},"citationItems":[{"id":493,"uris":["http://zotero.org/groups/4206015/items/XENHU9UZ"],"uri":["http://zotero.org/groups/4206015/items/XENHU9UZ"],"itemData":{"id":493,"type":"article-journal","container-title":"Journal of Neuroscience, Psychology, and Economics","DOI":"10.1037/npe0000012","ISSN":"2151-318X, 1937-321X","issue":"1","journalAbbreviation":"Journal of Neuroscience, Psychology, and Economics","language":"en","page":"1-14","source":"DOI.org (Crossref)","title":"Predicting advertising effectiveness by facial expressions in response to amusing persuasive stimuli.","volume":"7","author":[{"family":"Lewinski","given":"Peter"},{"family":"Fransen","given":"Marieke L."},{"family":"Tan","given":"Ed S. H."}],"issued":{"date-parts":[["2014"]]}}}],"schema":"https://github.com/citation-style-language/schema/raw/master/csl-citation.json"} </w:instrText>
      </w:r>
      <w:r w:rsidR="00217A8A" w:rsidRPr="00BB696D">
        <w:rPr>
          <w:b w:val="0"/>
          <w:bCs/>
          <w:lang w:val="en-GB"/>
        </w:rPr>
        <w:fldChar w:fldCharType="separate"/>
      </w:r>
      <w:r w:rsidR="00217A8A" w:rsidRPr="00BB696D">
        <w:rPr>
          <w:b w:val="0"/>
          <w:bCs/>
        </w:rPr>
        <w:t>[11]</w:t>
      </w:r>
      <w:r w:rsidR="00217A8A" w:rsidRPr="00BB696D">
        <w:rPr>
          <w:b w:val="0"/>
          <w:bCs/>
          <w:lang w:val="en-GB"/>
        </w:rPr>
        <w:fldChar w:fldCharType="end"/>
      </w:r>
      <w:r w:rsidR="00551A08" w:rsidRPr="00BB696D">
        <w:rPr>
          <w:b w:val="0"/>
          <w:bCs/>
          <w:lang w:val="en-GB"/>
        </w:rPr>
        <w:t xml:space="preserve"> point out </w:t>
      </w:r>
      <w:r w:rsidR="002A4003" w:rsidRPr="00BB696D">
        <w:rPr>
          <w:b w:val="0"/>
          <w:bCs/>
          <w:lang w:val="en-GB"/>
        </w:rPr>
        <w:t xml:space="preserve">the importance of the priming </w:t>
      </w:r>
      <w:r w:rsidR="00641187" w:rsidRPr="00BB696D">
        <w:rPr>
          <w:b w:val="0"/>
          <w:bCs/>
          <w:lang w:val="en-GB"/>
        </w:rPr>
        <w:t xml:space="preserve"> participants</w:t>
      </w:r>
      <w:r w:rsidR="002A4003" w:rsidRPr="00BB696D">
        <w:rPr>
          <w:b w:val="0"/>
          <w:bCs/>
          <w:lang w:val="en-GB"/>
        </w:rPr>
        <w:t xml:space="preserve"> because priming influences</w:t>
      </w:r>
      <w:r w:rsidR="005C1BE0" w:rsidRPr="00BB696D">
        <w:rPr>
          <w:b w:val="0"/>
          <w:bCs/>
          <w:lang w:val="en-GB"/>
        </w:rPr>
        <w:t xml:space="preserve"> </w:t>
      </w:r>
      <w:r w:rsidR="00D14374" w:rsidRPr="00BB696D">
        <w:rPr>
          <w:b w:val="0"/>
          <w:bCs/>
          <w:lang w:val="en-GB"/>
        </w:rPr>
        <w:t>measu</w:t>
      </w:r>
      <w:r w:rsidR="00BF7D73" w:rsidRPr="00BB696D">
        <w:rPr>
          <w:b w:val="0"/>
          <w:bCs/>
          <w:lang w:val="en-GB"/>
        </w:rPr>
        <w:t>rement</w:t>
      </w:r>
      <w:r w:rsidR="00D14374" w:rsidRPr="00BB696D">
        <w:rPr>
          <w:b w:val="0"/>
          <w:bCs/>
          <w:lang w:val="en-GB"/>
        </w:rPr>
        <w:t xml:space="preserve"> by </w:t>
      </w:r>
      <w:proofErr w:type="spellStart"/>
      <w:r w:rsidR="002E1BEF" w:rsidRPr="00BB696D">
        <w:rPr>
          <w:b w:val="0"/>
          <w:bCs/>
          <w:lang w:val="en-GB"/>
        </w:rPr>
        <w:t>F</w:t>
      </w:r>
      <w:r w:rsidR="00D14374" w:rsidRPr="00BB696D">
        <w:rPr>
          <w:b w:val="0"/>
          <w:bCs/>
          <w:lang w:val="en-GB"/>
        </w:rPr>
        <w:t>ace</w:t>
      </w:r>
      <w:r w:rsidR="002E1BEF" w:rsidRPr="00BB696D">
        <w:rPr>
          <w:b w:val="0"/>
          <w:bCs/>
          <w:lang w:val="en-GB"/>
        </w:rPr>
        <w:t>R</w:t>
      </w:r>
      <w:r w:rsidR="00D14374" w:rsidRPr="00BB696D">
        <w:rPr>
          <w:b w:val="0"/>
          <w:bCs/>
          <w:lang w:val="en-GB"/>
        </w:rPr>
        <w:t>eader</w:t>
      </w:r>
      <w:proofErr w:type="spellEnd"/>
      <w:r w:rsidR="00BF7D73" w:rsidRPr="00BB696D">
        <w:rPr>
          <w:b w:val="0"/>
          <w:bCs/>
          <w:lang w:val="en-GB"/>
        </w:rPr>
        <w:t xml:space="preserve">. </w:t>
      </w:r>
      <w:r w:rsidR="00311A2E" w:rsidRPr="00BB696D">
        <w:rPr>
          <w:b w:val="0"/>
          <w:bCs/>
          <w:lang w:val="en-GB"/>
        </w:rPr>
        <w:t>Nevertheless</w:t>
      </w:r>
      <w:r w:rsidR="002A4003" w:rsidRPr="00BB696D">
        <w:rPr>
          <w:b w:val="0"/>
          <w:bCs/>
          <w:lang w:val="en-GB"/>
        </w:rPr>
        <w:t>,</w:t>
      </w:r>
      <w:r w:rsidR="00311A2E" w:rsidRPr="00BB696D">
        <w:rPr>
          <w:b w:val="0"/>
          <w:bCs/>
          <w:lang w:val="en-GB"/>
        </w:rPr>
        <w:t xml:space="preserve"> r</w:t>
      </w:r>
      <w:r w:rsidR="00FD73B6" w:rsidRPr="00BB696D">
        <w:rPr>
          <w:b w:val="0"/>
          <w:bCs/>
          <w:lang w:val="en-GB"/>
        </w:rPr>
        <w:t xml:space="preserve">esults </w:t>
      </w:r>
      <w:r w:rsidR="00311A2E" w:rsidRPr="00BB696D">
        <w:rPr>
          <w:b w:val="0"/>
          <w:bCs/>
          <w:lang w:val="en-GB"/>
        </w:rPr>
        <w:t xml:space="preserve">from </w:t>
      </w:r>
      <w:proofErr w:type="spellStart"/>
      <w:r w:rsidR="00311A2E" w:rsidRPr="00BB696D">
        <w:rPr>
          <w:b w:val="0"/>
          <w:bCs/>
          <w:lang w:val="en-GB"/>
        </w:rPr>
        <w:t>FaceReader</w:t>
      </w:r>
      <w:proofErr w:type="spellEnd"/>
      <w:r w:rsidR="00D14374" w:rsidRPr="00BB696D">
        <w:rPr>
          <w:b w:val="0"/>
          <w:bCs/>
          <w:lang w:val="en-GB"/>
        </w:rPr>
        <w:t xml:space="preserve"> </w:t>
      </w:r>
      <w:r w:rsidR="00EF5308" w:rsidRPr="00BB696D">
        <w:rPr>
          <w:b w:val="0"/>
          <w:bCs/>
          <w:lang w:val="en-GB"/>
        </w:rPr>
        <w:t xml:space="preserve">in most </w:t>
      </w:r>
      <w:r w:rsidR="002A4003" w:rsidRPr="00BB696D">
        <w:rPr>
          <w:b w:val="0"/>
          <w:bCs/>
          <w:lang w:val="en-GB"/>
        </w:rPr>
        <w:t>cases</w:t>
      </w:r>
      <w:r w:rsidR="00EF5308" w:rsidRPr="00BB696D">
        <w:rPr>
          <w:b w:val="0"/>
          <w:bCs/>
          <w:lang w:val="en-GB"/>
        </w:rPr>
        <w:t xml:space="preserve"> match with participant</w:t>
      </w:r>
      <w:r w:rsidR="005C3052" w:rsidRPr="00BB696D">
        <w:rPr>
          <w:b w:val="0"/>
          <w:bCs/>
          <w:lang w:val="en-GB"/>
        </w:rPr>
        <w:t>s</w:t>
      </w:r>
      <w:r w:rsidR="00641187" w:rsidRPr="00BB696D">
        <w:rPr>
          <w:b w:val="0"/>
          <w:bCs/>
          <w:lang w:val="en-GB"/>
        </w:rPr>
        <w:t>’</w:t>
      </w:r>
      <w:r w:rsidR="00EF5308" w:rsidRPr="00BB696D">
        <w:rPr>
          <w:b w:val="0"/>
          <w:bCs/>
          <w:lang w:val="en-GB"/>
        </w:rPr>
        <w:t xml:space="preserve"> feeling</w:t>
      </w:r>
      <w:r w:rsidR="005C3052" w:rsidRPr="00BB696D">
        <w:rPr>
          <w:b w:val="0"/>
          <w:bCs/>
          <w:lang w:val="en-GB"/>
        </w:rPr>
        <w:t xml:space="preserve"> during self-asse</w:t>
      </w:r>
      <w:r w:rsidR="002A4003" w:rsidRPr="00BB696D">
        <w:rPr>
          <w:b w:val="0"/>
          <w:bCs/>
          <w:lang w:val="en-GB"/>
        </w:rPr>
        <w:t>s</w:t>
      </w:r>
      <w:r w:rsidR="005C3052" w:rsidRPr="00BB696D">
        <w:rPr>
          <w:b w:val="0"/>
          <w:bCs/>
          <w:lang w:val="en-GB"/>
        </w:rPr>
        <w:t>sment</w:t>
      </w:r>
      <w:r w:rsidR="0065531B" w:rsidRPr="00BB696D">
        <w:rPr>
          <w:b w:val="0"/>
          <w:bCs/>
          <w:lang w:val="en-GB"/>
        </w:rPr>
        <w:t>.</w:t>
      </w:r>
      <w:r w:rsidR="002A4003" w:rsidRPr="00BB696D">
        <w:rPr>
          <w:b w:val="0"/>
          <w:bCs/>
          <w:lang w:val="en-GB"/>
        </w:rPr>
        <w:t xml:space="preserve"> </w:t>
      </w:r>
      <w:r w:rsidR="0065531B" w:rsidRPr="00BB696D">
        <w:rPr>
          <w:b w:val="0"/>
          <w:bCs/>
          <w:lang w:val="en-GB"/>
        </w:rPr>
        <w:t>S</w:t>
      </w:r>
      <w:r w:rsidR="005C3052" w:rsidRPr="00BB696D">
        <w:rPr>
          <w:b w:val="0"/>
          <w:bCs/>
          <w:lang w:val="en-GB"/>
        </w:rPr>
        <w:t>imilar conclusion</w:t>
      </w:r>
      <w:r w:rsidR="002A4003" w:rsidRPr="00BB696D">
        <w:rPr>
          <w:b w:val="0"/>
          <w:bCs/>
          <w:lang w:val="en-GB"/>
        </w:rPr>
        <w:t>s</w:t>
      </w:r>
      <w:r w:rsidR="00EF5308" w:rsidRPr="00BB696D">
        <w:rPr>
          <w:b w:val="0"/>
          <w:bCs/>
          <w:lang w:val="en-GB"/>
        </w:rPr>
        <w:t xml:space="preserve"> are report</w:t>
      </w:r>
      <w:r w:rsidR="002A4003" w:rsidRPr="00BB696D">
        <w:rPr>
          <w:b w:val="0"/>
          <w:bCs/>
          <w:lang w:val="en-GB"/>
        </w:rPr>
        <w:t>ed</w:t>
      </w:r>
      <w:r w:rsidR="00EF5308" w:rsidRPr="00BB696D">
        <w:rPr>
          <w:b w:val="0"/>
          <w:bCs/>
          <w:lang w:val="en-GB"/>
        </w:rPr>
        <w:t xml:space="preserve"> in </w:t>
      </w:r>
      <w:r w:rsidR="0006042F" w:rsidRPr="00BB696D">
        <w:rPr>
          <w:b w:val="0"/>
          <w:bCs/>
          <w:lang w:val="en-GB"/>
        </w:rPr>
        <w:fldChar w:fldCharType="begin"/>
      </w:r>
      <w:r w:rsidR="0006042F" w:rsidRPr="00BB696D">
        <w:rPr>
          <w:b w:val="0"/>
          <w:bCs/>
          <w:lang w:val="en-GB"/>
        </w:rPr>
        <w:instrText xml:space="preserve"> ADDIN ZOTERO_ITEM CSL_CITATION {"citationID":"njS0Bgne","properties":{"formattedCitation":"[2]","plainCitation":"[2]","noteIndex":0},"citationItems":[{"id":494,"uris":["http://zotero.org/groups/4206015/items/2DFD7TH7"],"uri":["http://zotero.org/groups/4206015/items/2DFD7TH7"],"itemData":{"id":494,"type":"article-journal","abstract":"An emotion recognition is a key component of affective computing. Many HCI researchers have proposed state-of-the-art algorithms to recognize emotions from human visual expressions, especially those expressed by the face. However, the algorithms are rarely tested against users' or subjects' actual or felt emotions. In this paper, the authors report on a study constructed to compare three measures of emotion interpretations: self-reports, human judge-assigned labels, and FaceReader recognition. They recorded the facial responses of 12 human subjects who were watching emotion-evoking video clips. In post-recording sessions, we documented their self-reported emotions. The analysis shows that although human judge-assigned labels are fairly well correlated with the self-reported emotion categories for \"Happiness,\" they are only slightly correlated with the self-reported emotion categories for the rest of the emotions. They also find that the emotion categories predicted by Face Reader are in poor agreement with both the self-reported emotions and human judge-assigned labels. These results demonstrate the need to acquire self-reports during the design of systems involving automated facial expression analysis.","archive":"ProQuest Central","archive_location":"1519077353","container-title":"Bahria University Journal of Information &amp; Communication Technology","ISSN":"19994974","issue":"1","language":"English","note":"publisher-place: Karachi\npublisher: Bahria University","page":"23-31","title":"Issues in Automated Facial Expression Analysis: Comparing Self, Observer, and FaceReader Interpretations","volume":"6","author":[{"family":"Abbasi","given":"Abdul Rehman"},{"family":"Dailey","given":"Matthew N"},{"family":"Afzulpurkar","given":"Nitin V"},{"family":"Uno","given":"Takeaki"}],"issued":{"date-parts":[["2013",12]]}}}],"schema":"https://github.com/citation-style-language/schema/raw/master/csl-citation.json"} </w:instrText>
      </w:r>
      <w:r w:rsidR="0006042F" w:rsidRPr="00BB696D">
        <w:rPr>
          <w:b w:val="0"/>
          <w:bCs/>
          <w:lang w:val="en-GB"/>
        </w:rPr>
        <w:fldChar w:fldCharType="separate"/>
      </w:r>
      <w:r w:rsidR="0006042F" w:rsidRPr="00BB696D">
        <w:rPr>
          <w:b w:val="0"/>
          <w:bCs/>
        </w:rPr>
        <w:t>[2]</w:t>
      </w:r>
      <w:r w:rsidR="0006042F" w:rsidRPr="00BB696D">
        <w:rPr>
          <w:b w:val="0"/>
          <w:bCs/>
          <w:lang w:val="en-GB"/>
        </w:rPr>
        <w:fldChar w:fldCharType="end"/>
      </w:r>
      <w:r w:rsidR="006B5A16" w:rsidRPr="00BB696D">
        <w:rPr>
          <w:b w:val="0"/>
          <w:bCs/>
          <w:lang w:val="en-GB"/>
        </w:rPr>
        <w:t>.</w:t>
      </w:r>
      <w:r w:rsidR="007B7955" w:rsidRPr="00BB696D">
        <w:rPr>
          <w:b w:val="0"/>
          <w:bCs/>
          <w:lang w:val="en-GB"/>
        </w:rPr>
        <w:t xml:space="preserve"> </w:t>
      </w:r>
      <w:r w:rsidR="00641187" w:rsidRPr="00BB696D">
        <w:rPr>
          <w:b w:val="0"/>
          <w:bCs/>
          <w:lang w:val="en-GB"/>
        </w:rPr>
        <w:t xml:space="preserve">The research in </w:t>
      </w:r>
      <w:r w:rsidR="006F2CAF" w:rsidRPr="00BB696D">
        <w:rPr>
          <w:b w:val="0"/>
          <w:bCs/>
          <w:lang w:val="en-GB"/>
        </w:rPr>
        <w:fldChar w:fldCharType="begin"/>
      </w:r>
      <w:r w:rsidR="006F2CAF" w:rsidRPr="00BB696D">
        <w:rPr>
          <w:b w:val="0"/>
          <w:bCs/>
          <w:lang w:val="en-GB"/>
        </w:rPr>
        <w:instrText xml:space="preserve"> ADDIN ZOTERO_ITEM CSL_CITATION {"citationID":"tl2FAPgL","properties":{"formattedCitation":"[17]","plainCitation":"[17]","noteIndex":0},"citationItems":[{"id":498,"uris":["http://zotero.org/groups/4206015/items/UWLRQNN4"],"uri":["http://zotero.org/groups/4206015/items/UWLRQNN4"],"itemData":{"id":498,"type":"thesis","archive":"https://dspace.library.uu.nl/handle/1874/363569","event-place":"Utrecht","language":"English","number-of-pages":"28","publisher":"Utrecht University","publisher-place":"Utrecht","title":"Is FaceReader an Applicable Tool to Measure Facial Expressions? A comparison between FaceReader and Facial EMG.","author":[{"family":"Urgancioglu","given":"Selen"}],"issued":{"date-parts":[["2017",7]]}}}],"schema":"https://github.com/citation-style-language/schema/raw/master/csl-citation.json"} </w:instrText>
      </w:r>
      <w:r w:rsidR="006F2CAF" w:rsidRPr="00BB696D">
        <w:rPr>
          <w:b w:val="0"/>
          <w:bCs/>
          <w:lang w:val="en-GB"/>
        </w:rPr>
        <w:fldChar w:fldCharType="separate"/>
      </w:r>
      <w:r w:rsidR="006F2CAF" w:rsidRPr="00BB696D">
        <w:rPr>
          <w:b w:val="0"/>
          <w:bCs/>
        </w:rPr>
        <w:t>[17]</w:t>
      </w:r>
      <w:r w:rsidR="006F2CAF" w:rsidRPr="00BB696D">
        <w:rPr>
          <w:b w:val="0"/>
          <w:bCs/>
          <w:lang w:val="en-GB"/>
        </w:rPr>
        <w:fldChar w:fldCharType="end"/>
      </w:r>
      <w:r w:rsidR="006F2CAF" w:rsidRPr="00BB696D">
        <w:rPr>
          <w:b w:val="0"/>
          <w:bCs/>
          <w:lang w:val="en-GB"/>
        </w:rPr>
        <w:t xml:space="preserve"> </w:t>
      </w:r>
      <w:r w:rsidR="00984904" w:rsidRPr="00BB696D">
        <w:rPr>
          <w:b w:val="0"/>
          <w:bCs/>
          <w:lang w:val="en-GB"/>
        </w:rPr>
        <w:t xml:space="preserve">shows that </w:t>
      </w:r>
      <w:proofErr w:type="spellStart"/>
      <w:r w:rsidR="00984904" w:rsidRPr="00BB696D">
        <w:rPr>
          <w:b w:val="0"/>
          <w:bCs/>
          <w:lang w:val="en-GB"/>
        </w:rPr>
        <w:t>FaceReader</w:t>
      </w:r>
      <w:proofErr w:type="spellEnd"/>
      <w:r w:rsidR="00984904" w:rsidRPr="00BB696D">
        <w:rPr>
          <w:b w:val="0"/>
          <w:bCs/>
          <w:lang w:val="en-GB"/>
        </w:rPr>
        <w:t xml:space="preserve"> has </w:t>
      </w:r>
      <w:r w:rsidR="001225B6" w:rsidRPr="00BB696D">
        <w:rPr>
          <w:b w:val="0"/>
          <w:bCs/>
          <w:lang w:val="en-GB"/>
        </w:rPr>
        <w:t xml:space="preserve">a </w:t>
      </w:r>
      <w:r w:rsidR="00984904" w:rsidRPr="00BB696D">
        <w:rPr>
          <w:b w:val="0"/>
          <w:bCs/>
          <w:lang w:val="en-GB"/>
        </w:rPr>
        <w:t>stati</w:t>
      </w:r>
      <w:r w:rsidR="001225B6" w:rsidRPr="00BB696D">
        <w:rPr>
          <w:b w:val="0"/>
          <w:bCs/>
          <w:lang w:val="en-GB"/>
        </w:rPr>
        <w:t>s</w:t>
      </w:r>
      <w:r w:rsidR="00984904" w:rsidRPr="00BB696D">
        <w:rPr>
          <w:b w:val="0"/>
          <w:bCs/>
          <w:lang w:val="en-GB"/>
        </w:rPr>
        <w:t>tical</w:t>
      </w:r>
      <w:r w:rsidR="0065531B" w:rsidRPr="00BB696D">
        <w:rPr>
          <w:b w:val="0"/>
          <w:bCs/>
          <w:lang w:val="en-GB"/>
        </w:rPr>
        <w:t>ly</w:t>
      </w:r>
      <w:r w:rsidR="00984904" w:rsidRPr="00BB696D">
        <w:rPr>
          <w:b w:val="0"/>
          <w:bCs/>
          <w:lang w:val="en-GB"/>
        </w:rPr>
        <w:t xml:space="preserve"> significant</w:t>
      </w:r>
      <w:r w:rsidR="002009CB" w:rsidRPr="00BB696D">
        <w:rPr>
          <w:b w:val="0"/>
          <w:bCs/>
          <w:lang w:val="en-GB"/>
        </w:rPr>
        <w:t xml:space="preserve"> deviation</w:t>
      </w:r>
      <w:r w:rsidR="00984904" w:rsidRPr="00BB696D">
        <w:rPr>
          <w:b w:val="0"/>
          <w:bCs/>
          <w:lang w:val="en-GB"/>
        </w:rPr>
        <w:t xml:space="preserve"> </w:t>
      </w:r>
      <w:r w:rsidR="001225B6" w:rsidRPr="00BB696D">
        <w:rPr>
          <w:b w:val="0"/>
          <w:bCs/>
          <w:lang w:val="en-GB"/>
        </w:rPr>
        <w:t xml:space="preserve">compared to other methods of tracking emotion like EMC, but in self-assessment </w:t>
      </w:r>
      <w:r w:rsidR="00282F7F" w:rsidRPr="00BB696D">
        <w:rPr>
          <w:b w:val="0"/>
          <w:bCs/>
          <w:lang w:val="en-GB"/>
        </w:rPr>
        <w:t>comparison</w:t>
      </w:r>
      <w:r w:rsidR="001225B6" w:rsidRPr="00BB696D">
        <w:rPr>
          <w:b w:val="0"/>
          <w:bCs/>
          <w:lang w:val="en-GB"/>
        </w:rPr>
        <w:t xml:space="preserve"> </w:t>
      </w:r>
      <w:r w:rsidR="00641187" w:rsidRPr="00BB696D">
        <w:rPr>
          <w:b w:val="0"/>
          <w:bCs/>
          <w:lang w:val="en-GB"/>
        </w:rPr>
        <w:t xml:space="preserve">there </w:t>
      </w:r>
      <w:r w:rsidR="001225B6" w:rsidRPr="00BB696D">
        <w:rPr>
          <w:b w:val="0"/>
          <w:bCs/>
          <w:lang w:val="en-GB"/>
        </w:rPr>
        <w:t>were no statistically significant differences in results compared</w:t>
      </w:r>
      <w:r w:rsidR="00594532" w:rsidRPr="00BB696D">
        <w:rPr>
          <w:b w:val="0"/>
          <w:bCs/>
          <w:lang w:val="en-GB"/>
        </w:rPr>
        <w:t xml:space="preserve"> to </w:t>
      </w:r>
      <w:proofErr w:type="spellStart"/>
      <w:r w:rsidR="002E1BEF" w:rsidRPr="00BB696D">
        <w:rPr>
          <w:b w:val="0"/>
          <w:bCs/>
          <w:lang w:val="en-GB"/>
        </w:rPr>
        <w:t>F</w:t>
      </w:r>
      <w:r w:rsidR="00594532" w:rsidRPr="00BB696D">
        <w:rPr>
          <w:b w:val="0"/>
          <w:bCs/>
          <w:lang w:val="en-GB"/>
        </w:rPr>
        <w:t>ace</w:t>
      </w:r>
      <w:r w:rsidR="002E1BEF" w:rsidRPr="00BB696D">
        <w:rPr>
          <w:b w:val="0"/>
          <w:bCs/>
          <w:lang w:val="en-GB"/>
        </w:rPr>
        <w:t>R</w:t>
      </w:r>
      <w:r w:rsidR="00594532" w:rsidRPr="00BB696D">
        <w:rPr>
          <w:b w:val="0"/>
          <w:bCs/>
          <w:lang w:val="en-GB"/>
        </w:rPr>
        <w:t>eader</w:t>
      </w:r>
      <w:proofErr w:type="spellEnd"/>
      <w:r w:rsidR="00594532" w:rsidRPr="00BB696D">
        <w:rPr>
          <w:b w:val="0"/>
          <w:bCs/>
          <w:lang w:val="en-GB"/>
        </w:rPr>
        <w:t>. Th</w:t>
      </w:r>
      <w:r w:rsidR="001225B6" w:rsidRPr="00BB696D">
        <w:rPr>
          <w:b w:val="0"/>
          <w:bCs/>
          <w:lang w:val="en-GB"/>
        </w:rPr>
        <w:t>ese</w:t>
      </w:r>
      <w:r w:rsidR="00594532" w:rsidRPr="00BB696D">
        <w:rPr>
          <w:b w:val="0"/>
          <w:bCs/>
          <w:lang w:val="en-GB"/>
        </w:rPr>
        <w:t xml:space="preserve"> </w:t>
      </w:r>
      <w:r w:rsidR="001225B6" w:rsidRPr="00BB696D">
        <w:rPr>
          <w:b w:val="0"/>
          <w:bCs/>
          <w:lang w:val="en-GB"/>
        </w:rPr>
        <w:t>papers</w:t>
      </w:r>
      <w:r w:rsidR="00594532" w:rsidRPr="00BB696D">
        <w:rPr>
          <w:b w:val="0"/>
          <w:bCs/>
          <w:lang w:val="en-GB"/>
        </w:rPr>
        <w:t xml:space="preserve"> show there </w:t>
      </w:r>
      <w:r w:rsidR="008B3DF2" w:rsidRPr="00BB696D">
        <w:rPr>
          <w:b w:val="0"/>
          <w:bCs/>
          <w:lang w:val="en-GB"/>
        </w:rPr>
        <w:t xml:space="preserve">can be </w:t>
      </w:r>
      <w:r w:rsidR="00F678E6" w:rsidRPr="00BB696D">
        <w:rPr>
          <w:b w:val="0"/>
          <w:bCs/>
          <w:lang w:val="en-GB"/>
        </w:rPr>
        <w:t>inaccuracies in me</w:t>
      </w:r>
      <w:r w:rsidR="001225B6" w:rsidRPr="00BB696D">
        <w:rPr>
          <w:b w:val="0"/>
          <w:bCs/>
          <w:lang w:val="en-GB"/>
        </w:rPr>
        <w:t>asu</w:t>
      </w:r>
      <w:r w:rsidR="00F678E6" w:rsidRPr="00BB696D">
        <w:rPr>
          <w:b w:val="0"/>
          <w:bCs/>
          <w:lang w:val="en-GB"/>
        </w:rPr>
        <w:t>ring emotions</w:t>
      </w:r>
      <w:r w:rsidR="00887309" w:rsidRPr="00BB696D">
        <w:rPr>
          <w:b w:val="0"/>
          <w:bCs/>
          <w:lang w:val="en-GB"/>
        </w:rPr>
        <w:t xml:space="preserve">. </w:t>
      </w:r>
      <w:r w:rsidR="00E13FDC" w:rsidRPr="00BB696D">
        <w:rPr>
          <w:b w:val="0"/>
          <w:bCs/>
          <w:lang w:val="en-GB"/>
        </w:rPr>
        <w:t>However,</w:t>
      </w:r>
      <w:r w:rsidR="0036597A" w:rsidRPr="00BB696D">
        <w:rPr>
          <w:b w:val="0"/>
          <w:bCs/>
          <w:lang w:val="en-GB"/>
        </w:rPr>
        <w:t xml:space="preserve"> none of the research </w:t>
      </w:r>
      <w:r w:rsidR="00E13FDC" w:rsidRPr="00BB696D">
        <w:rPr>
          <w:b w:val="0"/>
          <w:bCs/>
          <w:lang w:val="en-GB"/>
        </w:rPr>
        <w:t>prove</w:t>
      </w:r>
      <w:r w:rsidR="00641187" w:rsidRPr="00BB696D">
        <w:rPr>
          <w:b w:val="0"/>
          <w:bCs/>
          <w:lang w:val="en-GB"/>
        </w:rPr>
        <w:t>s</w:t>
      </w:r>
      <w:r w:rsidR="00E13FDC" w:rsidRPr="00BB696D">
        <w:rPr>
          <w:b w:val="0"/>
          <w:bCs/>
          <w:lang w:val="en-GB"/>
        </w:rPr>
        <w:t xml:space="preserve"> high inaccuracy </w:t>
      </w:r>
      <w:r w:rsidR="00282F7F" w:rsidRPr="00BB696D">
        <w:rPr>
          <w:b w:val="0"/>
          <w:bCs/>
          <w:lang w:val="en-GB"/>
        </w:rPr>
        <w:t>and, in most cases,</w:t>
      </w:r>
      <w:r w:rsidR="00E13FDC" w:rsidRPr="00BB696D">
        <w:rPr>
          <w:b w:val="0"/>
          <w:bCs/>
          <w:lang w:val="en-GB"/>
        </w:rPr>
        <w:t xml:space="preserve"> </w:t>
      </w:r>
      <w:proofErr w:type="spellStart"/>
      <w:r w:rsidR="00E13FDC" w:rsidRPr="00BB696D">
        <w:rPr>
          <w:b w:val="0"/>
          <w:bCs/>
          <w:lang w:val="en-GB"/>
        </w:rPr>
        <w:t>FaceReader</w:t>
      </w:r>
      <w:proofErr w:type="spellEnd"/>
      <w:r w:rsidR="00E13FDC" w:rsidRPr="00BB696D">
        <w:rPr>
          <w:b w:val="0"/>
          <w:bCs/>
          <w:lang w:val="en-GB"/>
        </w:rPr>
        <w:t xml:space="preserve"> provides</w:t>
      </w:r>
      <w:r w:rsidR="004B66C0" w:rsidRPr="00BB696D">
        <w:rPr>
          <w:b w:val="0"/>
          <w:bCs/>
          <w:lang w:val="en-GB"/>
        </w:rPr>
        <w:t xml:space="preserve"> </w:t>
      </w:r>
      <w:r w:rsidR="00F84657" w:rsidRPr="00BB696D">
        <w:rPr>
          <w:b w:val="0"/>
          <w:bCs/>
          <w:lang w:val="en-GB"/>
        </w:rPr>
        <w:t>rel</w:t>
      </w:r>
      <w:r w:rsidR="004D5105" w:rsidRPr="00BB696D">
        <w:rPr>
          <w:b w:val="0"/>
          <w:bCs/>
          <w:lang w:val="en-GB"/>
        </w:rPr>
        <w:t>i</w:t>
      </w:r>
      <w:r w:rsidR="00F84657" w:rsidRPr="00BB696D">
        <w:rPr>
          <w:b w:val="0"/>
          <w:bCs/>
          <w:lang w:val="en-GB"/>
        </w:rPr>
        <w:t xml:space="preserve">able results. </w:t>
      </w:r>
      <w:r w:rsidR="004D5105" w:rsidRPr="00BB696D">
        <w:rPr>
          <w:b w:val="0"/>
          <w:bCs/>
          <w:lang w:val="en-GB"/>
        </w:rPr>
        <w:t>Minor</w:t>
      </w:r>
      <w:r w:rsidR="006F479D" w:rsidRPr="00BB696D">
        <w:rPr>
          <w:b w:val="0"/>
          <w:bCs/>
          <w:lang w:val="en-GB"/>
        </w:rPr>
        <w:t xml:space="preserve"> inaccuracies </w:t>
      </w:r>
      <w:r w:rsidR="00807BC9" w:rsidRPr="00BB696D">
        <w:rPr>
          <w:b w:val="0"/>
          <w:bCs/>
          <w:lang w:val="en-GB"/>
        </w:rPr>
        <w:t xml:space="preserve">are </w:t>
      </w:r>
      <w:r w:rsidR="006F479D" w:rsidRPr="00BB696D">
        <w:rPr>
          <w:b w:val="0"/>
          <w:bCs/>
          <w:lang w:val="en-GB"/>
        </w:rPr>
        <w:t xml:space="preserve">also </w:t>
      </w:r>
      <w:r w:rsidR="0078042D" w:rsidRPr="00BB696D">
        <w:rPr>
          <w:b w:val="0"/>
          <w:bCs/>
          <w:lang w:val="en-GB"/>
        </w:rPr>
        <w:t>elimin</w:t>
      </w:r>
      <w:r w:rsidR="006F479D" w:rsidRPr="00BB696D">
        <w:rPr>
          <w:b w:val="0"/>
          <w:bCs/>
          <w:lang w:val="en-GB"/>
        </w:rPr>
        <w:t>ate</w:t>
      </w:r>
      <w:r w:rsidR="0078042D" w:rsidRPr="00BB696D">
        <w:rPr>
          <w:b w:val="0"/>
          <w:bCs/>
          <w:lang w:val="en-GB"/>
        </w:rPr>
        <w:t>d</w:t>
      </w:r>
      <w:r w:rsidR="006F479D" w:rsidRPr="00BB696D">
        <w:rPr>
          <w:b w:val="0"/>
          <w:bCs/>
          <w:lang w:val="en-GB"/>
        </w:rPr>
        <w:t xml:space="preserve"> </w:t>
      </w:r>
      <w:r w:rsidR="0078042D" w:rsidRPr="00BB696D">
        <w:rPr>
          <w:b w:val="0"/>
          <w:bCs/>
          <w:lang w:val="en-GB"/>
        </w:rPr>
        <w:t xml:space="preserve">by </w:t>
      </w:r>
      <w:r w:rsidR="00641187" w:rsidRPr="00BB696D">
        <w:rPr>
          <w:b w:val="0"/>
          <w:bCs/>
          <w:lang w:val="en-GB"/>
        </w:rPr>
        <w:t xml:space="preserve">a </w:t>
      </w:r>
      <w:r w:rsidR="006F479D" w:rsidRPr="00BB696D">
        <w:rPr>
          <w:b w:val="0"/>
          <w:bCs/>
          <w:lang w:val="en-GB"/>
        </w:rPr>
        <w:t>higher number of participants</w:t>
      </w:r>
      <w:r w:rsidR="00E45D7E" w:rsidRPr="00BB696D">
        <w:rPr>
          <w:b w:val="0"/>
          <w:bCs/>
          <w:lang w:val="en-GB"/>
        </w:rPr>
        <w:t xml:space="preserve">. </w:t>
      </w:r>
      <w:proofErr w:type="gramStart"/>
      <w:r w:rsidR="00E45D7E" w:rsidRPr="00BB696D">
        <w:rPr>
          <w:b w:val="0"/>
          <w:bCs/>
          <w:lang w:val="en-GB"/>
        </w:rPr>
        <w:t xml:space="preserve">In </w:t>
      </w:r>
      <w:r w:rsidR="0016671A" w:rsidRPr="00BB696D">
        <w:rPr>
          <w:b w:val="0"/>
          <w:bCs/>
          <w:lang w:val="en-GB"/>
        </w:rPr>
        <w:t xml:space="preserve"> the</w:t>
      </w:r>
      <w:proofErr w:type="gramEnd"/>
      <w:r w:rsidR="0016671A" w:rsidRPr="00BB696D">
        <w:rPr>
          <w:b w:val="0"/>
          <w:bCs/>
          <w:lang w:val="en-GB"/>
        </w:rPr>
        <w:t xml:space="preserve"> </w:t>
      </w:r>
      <w:r w:rsidR="00E45D7E" w:rsidRPr="00BB696D">
        <w:rPr>
          <w:b w:val="0"/>
          <w:bCs/>
          <w:lang w:val="en-GB"/>
        </w:rPr>
        <w:t xml:space="preserve">research </w:t>
      </w:r>
      <w:r w:rsidR="0016671A" w:rsidRPr="00BB696D">
        <w:rPr>
          <w:b w:val="0"/>
          <w:bCs/>
          <w:lang w:val="en-GB"/>
        </w:rPr>
        <w:t xml:space="preserve">conducted here, </w:t>
      </w:r>
      <w:r w:rsidR="00A5546B" w:rsidRPr="00BB696D">
        <w:rPr>
          <w:b w:val="0"/>
          <w:bCs/>
          <w:lang w:val="en-GB"/>
        </w:rPr>
        <w:t>20 participant</w:t>
      </w:r>
      <w:r w:rsidR="003D42EE" w:rsidRPr="00BB696D">
        <w:rPr>
          <w:b w:val="0"/>
          <w:bCs/>
          <w:lang w:val="en-GB"/>
        </w:rPr>
        <w:t>s</w:t>
      </w:r>
      <w:r w:rsidR="0016671A" w:rsidRPr="00BB696D">
        <w:rPr>
          <w:b w:val="0"/>
          <w:bCs/>
          <w:lang w:val="en-GB"/>
        </w:rPr>
        <w:t xml:space="preserve"> were involved</w:t>
      </w:r>
      <w:r w:rsidR="003D42EE" w:rsidRPr="00BB696D">
        <w:rPr>
          <w:b w:val="0"/>
          <w:bCs/>
          <w:lang w:val="en-GB"/>
        </w:rPr>
        <w:t>, which we consider as reputable to mitigate inaccuracies</w:t>
      </w:r>
      <w:r w:rsidR="00DF691F" w:rsidRPr="00BB696D">
        <w:rPr>
          <w:b w:val="0"/>
          <w:bCs/>
          <w:lang w:val="en-GB"/>
        </w:rPr>
        <w:t xml:space="preserve"> caused by priming </w:t>
      </w:r>
      <w:r w:rsidR="003F6DB0" w:rsidRPr="00BB696D">
        <w:rPr>
          <w:b w:val="0"/>
          <w:bCs/>
          <w:lang w:val="en-GB"/>
        </w:rPr>
        <w:t>of participant</w:t>
      </w:r>
      <w:r w:rsidR="0016671A" w:rsidRPr="00BB696D">
        <w:rPr>
          <w:b w:val="0"/>
          <w:bCs/>
          <w:lang w:val="en-GB"/>
        </w:rPr>
        <w:t>s</w:t>
      </w:r>
      <w:r w:rsidR="003F6DB0" w:rsidRPr="00BB696D">
        <w:rPr>
          <w:b w:val="0"/>
          <w:bCs/>
          <w:lang w:val="en-GB"/>
        </w:rPr>
        <w:t xml:space="preserve"> </w:t>
      </w:r>
      <w:r w:rsidR="00DF691F" w:rsidRPr="00BB696D">
        <w:rPr>
          <w:b w:val="0"/>
          <w:bCs/>
          <w:lang w:val="en-GB"/>
        </w:rPr>
        <w:t>or</w:t>
      </w:r>
      <w:r w:rsidR="003F6DB0" w:rsidRPr="00BB696D">
        <w:rPr>
          <w:b w:val="0"/>
          <w:bCs/>
          <w:lang w:val="en-GB"/>
        </w:rPr>
        <w:t xml:space="preserve"> </w:t>
      </w:r>
      <w:proofErr w:type="spellStart"/>
      <w:r w:rsidR="003F6DB0" w:rsidRPr="00BB696D">
        <w:rPr>
          <w:b w:val="0"/>
          <w:bCs/>
          <w:lang w:val="en-GB"/>
        </w:rPr>
        <w:t>FaceReader</w:t>
      </w:r>
      <w:proofErr w:type="spellEnd"/>
      <w:r w:rsidR="003F6DB0" w:rsidRPr="00BB696D">
        <w:rPr>
          <w:b w:val="0"/>
          <w:bCs/>
          <w:lang w:val="en-GB"/>
        </w:rPr>
        <w:t>.</w:t>
      </w:r>
      <w:r w:rsidR="00DF691F" w:rsidRPr="00BB696D">
        <w:rPr>
          <w:b w:val="0"/>
          <w:bCs/>
          <w:lang w:val="en-GB"/>
        </w:rPr>
        <w:t xml:space="preserve"> </w:t>
      </w:r>
    </w:p>
    <w:p w14:paraId="063C1639" w14:textId="77777777" w:rsidR="00FC3DC3" w:rsidRPr="00493876" w:rsidRDefault="00FC3DC3" w:rsidP="00150519">
      <w:pPr>
        <w:pStyle w:val="NaslovSOR0502"/>
        <w:numPr>
          <w:ilvl w:val="0"/>
          <w:numId w:val="0"/>
        </w:numPr>
        <w:ind w:firstLine="284"/>
        <w:jc w:val="both"/>
        <w:rPr>
          <w:highlight w:val="yellow"/>
        </w:rPr>
      </w:pPr>
    </w:p>
    <w:p w14:paraId="627A267C" w14:textId="09C826B3" w:rsidR="00FC3DC3" w:rsidRPr="00BB696D" w:rsidRDefault="0065478D" w:rsidP="00FC3DC3">
      <w:pPr>
        <w:pStyle w:val="NaslovSOR05"/>
        <w:numPr>
          <w:ilvl w:val="0"/>
          <w:numId w:val="16"/>
        </w:numPr>
        <w:ind w:left="284" w:hanging="284"/>
      </w:pPr>
      <w:r w:rsidRPr="00BB696D">
        <w:t>CONCLUSION</w:t>
      </w:r>
      <w:r w:rsidR="00E53951" w:rsidRPr="00BB696D">
        <w:t xml:space="preserve"> </w:t>
      </w:r>
    </w:p>
    <w:p w14:paraId="2A1F42DA" w14:textId="143C0CE3" w:rsidR="00E53951" w:rsidRPr="00BB696D" w:rsidRDefault="00E53951" w:rsidP="00E726DD">
      <w:pPr>
        <w:pStyle w:val="NaslovSOR0502"/>
        <w:numPr>
          <w:ilvl w:val="0"/>
          <w:numId w:val="0"/>
        </w:numPr>
        <w:jc w:val="both"/>
        <w:rPr>
          <w:b w:val="0"/>
          <w:lang w:val="en-GB"/>
        </w:rPr>
      </w:pPr>
    </w:p>
    <w:p w14:paraId="5EC71F41" w14:textId="7927A299" w:rsidR="00147F63" w:rsidRPr="00BB696D" w:rsidRDefault="0016671A" w:rsidP="00E726DD">
      <w:pPr>
        <w:pStyle w:val="NaslovSOR0502"/>
        <w:numPr>
          <w:ilvl w:val="0"/>
          <w:numId w:val="0"/>
        </w:numPr>
        <w:jc w:val="both"/>
        <w:rPr>
          <w:b w:val="0"/>
          <w:lang w:val="en-GB"/>
        </w:rPr>
      </w:pPr>
      <w:r w:rsidRPr="00BB696D">
        <w:rPr>
          <w:b w:val="0"/>
          <w:lang w:val="en-GB"/>
        </w:rPr>
        <w:t xml:space="preserve">The results </w:t>
      </w:r>
      <w:r w:rsidR="00071102" w:rsidRPr="00BB696D">
        <w:rPr>
          <w:b w:val="0"/>
          <w:lang w:val="en-GB"/>
        </w:rPr>
        <w:t xml:space="preserve">confirmed </w:t>
      </w:r>
      <w:r w:rsidR="00AB32A8" w:rsidRPr="00BB696D">
        <w:rPr>
          <w:b w:val="0"/>
          <w:lang w:val="en-GB"/>
        </w:rPr>
        <w:t xml:space="preserve">that </w:t>
      </w:r>
      <w:r w:rsidR="006B7ADC" w:rsidRPr="00BB696D">
        <w:rPr>
          <w:b w:val="0"/>
          <w:lang w:val="en-GB"/>
        </w:rPr>
        <w:t xml:space="preserve">metrics </w:t>
      </w:r>
      <w:r w:rsidR="00AB32A8" w:rsidRPr="00BB696D">
        <w:rPr>
          <w:b w:val="0"/>
          <w:lang w:val="en-GB"/>
        </w:rPr>
        <w:t>connect</w:t>
      </w:r>
      <w:r w:rsidRPr="00BB696D">
        <w:rPr>
          <w:b w:val="0"/>
          <w:lang w:val="en-GB"/>
        </w:rPr>
        <w:t>ed</w:t>
      </w:r>
      <w:r w:rsidR="00AB32A8" w:rsidRPr="00BB696D">
        <w:rPr>
          <w:b w:val="0"/>
          <w:lang w:val="en-GB"/>
        </w:rPr>
        <w:t xml:space="preserve"> with </w:t>
      </w:r>
      <w:r w:rsidR="002B1CE2" w:rsidRPr="00BB696D">
        <w:rPr>
          <w:b w:val="0"/>
          <w:lang w:val="en-GB"/>
        </w:rPr>
        <w:t xml:space="preserve">good </w:t>
      </w:r>
      <w:r w:rsidR="00F0424E" w:rsidRPr="00BB696D">
        <w:rPr>
          <w:b w:val="0"/>
          <w:bCs/>
        </w:rPr>
        <w:t xml:space="preserve">UX &amp; UI </w:t>
      </w:r>
      <w:r w:rsidR="00E22405" w:rsidRPr="00BB696D">
        <w:rPr>
          <w:b w:val="0"/>
          <w:bCs/>
        </w:rPr>
        <w:t>positiv</w:t>
      </w:r>
      <w:r w:rsidR="0065531B" w:rsidRPr="00BB696D">
        <w:rPr>
          <w:b w:val="0"/>
          <w:bCs/>
        </w:rPr>
        <w:t>e</w:t>
      </w:r>
      <w:r w:rsidR="00E22405" w:rsidRPr="00BB696D">
        <w:rPr>
          <w:b w:val="0"/>
          <w:bCs/>
        </w:rPr>
        <w:t>ly influ</w:t>
      </w:r>
      <w:r w:rsidR="0065531B" w:rsidRPr="00BB696D">
        <w:rPr>
          <w:b w:val="0"/>
          <w:bCs/>
        </w:rPr>
        <w:t>e</w:t>
      </w:r>
      <w:r w:rsidR="00E22405" w:rsidRPr="00BB696D">
        <w:rPr>
          <w:b w:val="0"/>
          <w:bCs/>
        </w:rPr>
        <w:t xml:space="preserve">nce </w:t>
      </w:r>
      <w:r w:rsidR="0065531B" w:rsidRPr="00BB696D">
        <w:rPr>
          <w:b w:val="0"/>
          <w:bCs/>
        </w:rPr>
        <w:t xml:space="preserve">the </w:t>
      </w:r>
      <w:r w:rsidR="000B11A1" w:rsidRPr="00BB696D">
        <w:rPr>
          <w:b w:val="0"/>
          <w:bCs/>
        </w:rPr>
        <w:t xml:space="preserve">emotion of the user. </w:t>
      </w:r>
      <w:r w:rsidR="007A5E62" w:rsidRPr="00BB696D">
        <w:rPr>
          <w:b w:val="0"/>
          <w:bCs/>
        </w:rPr>
        <w:t>O</w:t>
      </w:r>
      <w:r w:rsidR="000B11A1" w:rsidRPr="00BB696D">
        <w:rPr>
          <w:b w:val="0"/>
          <w:bCs/>
        </w:rPr>
        <w:t xml:space="preserve">n </w:t>
      </w:r>
      <w:r w:rsidR="007A5E62" w:rsidRPr="00BB696D">
        <w:rPr>
          <w:b w:val="0"/>
          <w:bCs/>
        </w:rPr>
        <w:t xml:space="preserve">the </w:t>
      </w:r>
      <w:r w:rsidR="000B11A1" w:rsidRPr="00BB696D">
        <w:rPr>
          <w:b w:val="0"/>
          <w:bCs/>
        </w:rPr>
        <w:t>other hand</w:t>
      </w:r>
      <w:r w:rsidR="007A5E62" w:rsidRPr="00BB696D">
        <w:rPr>
          <w:b w:val="0"/>
          <w:bCs/>
        </w:rPr>
        <w:t>,</w:t>
      </w:r>
      <w:r w:rsidR="000B11A1" w:rsidRPr="00BB696D">
        <w:rPr>
          <w:b w:val="0"/>
          <w:bCs/>
        </w:rPr>
        <w:t xml:space="preserve"> </w:t>
      </w:r>
      <w:r w:rsidR="0012466E" w:rsidRPr="00BB696D">
        <w:rPr>
          <w:b w:val="0"/>
          <w:bCs/>
        </w:rPr>
        <w:t>metrics connect</w:t>
      </w:r>
      <w:r w:rsidRPr="00BB696D">
        <w:rPr>
          <w:b w:val="0"/>
          <w:bCs/>
        </w:rPr>
        <w:t>ed</w:t>
      </w:r>
      <w:r w:rsidR="0012466E" w:rsidRPr="00BB696D">
        <w:rPr>
          <w:b w:val="0"/>
          <w:bCs/>
        </w:rPr>
        <w:t xml:space="preserve"> with</w:t>
      </w:r>
      <w:r w:rsidR="0012466E" w:rsidRPr="00BB696D">
        <w:rPr>
          <w:b w:val="0"/>
          <w:bCs/>
          <w:lang w:val="en-GB"/>
        </w:rPr>
        <w:t xml:space="preserve"> </w:t>
      </w:r>
      <w:r w:rsidR="003D7C7B" w:rsidRPr="00BB696D">
        <w:rPr>
          <w:b w:val="0"/>
          <w:lang w:val="en-GB"/>
        </w:rPr>
        <w:t xml:space="preserve">confusing and ugly UX &amp; UI </w:t>
      </w:r>
      <w:r w:rsidR="003B32B7" w:rsidRPr="00BB696D">
        <w:rPr>
          <w:b w:val="0"/>
          <w:lang w:val="en-GB"/>
        </w:rPr>
        <w:t>negativ</w:t>
      </w:r>
      <w:r w:rsidR="007A5E62" w:rsidRPr="00BB696D">
        <w:rPr>
          <w:b w:val="0"/>
          <w:lang w:val="en-GB"/>
        </w:rPr>
        <w:t>e</w:t>
      </w:r>
      <w:r w:rsidR="003B32B7" w:rsidRPr="00BB696D">
        <w:rPr>
          <w:b w:val="0"/>
          <w:lang w:val="en-GB"/>
        </w:rPr>
        <w:t xml:space="preserve">ly influence </w:t>
      </w:r>
      <w:r w:rsidR="00141FBE" w:rsidRPr="00BB696D">
        <w:rPr>
          <w:b w:val="0"/>
          <w:lang w:val="en-GB"/>
        </w:rPr>
        <w:t>the users.</w:t>
      </w:r>
      <w:r w:rsidR="007A5E62" w:rsidRPr="00BB696D">
        <w:rPr>
          <w:b w:val="0"/>
          <w:lang w:val="en-GB"/>
        </w:rPr>
        <w:t xml:space="preserve"> </w:t>
      </w:r>
      <w:r w:rsidR="003163AD" w:rsidRPr="00BB696D">
        <w:rPr>
          <w:b w:val="0"/>
          <w:lang w:val="en-GB"/>
        </w:rPr>
        <w:t>The</w:t>
      </w:r>
      <w:r w:rsidR="007A5E62" w:rsidRPr="00BB696D">
        <w:rPr>
          <w:b w:val="0"/>
          <w:lang w:val="en-GB"/>
        </w:rPr>
        <w:t>re</w:t>
      </w:r>
      <w:r w:rsidR="003163AD" w:rsidRPr="00BB696D">
        <w:rPr>
          <w:b w:val="0"/>
          <w:lang w:val="en-GB"/>
        </w:rPr>
        <w:t xml:space="preserve"> </w:t>
      </w:r>
      <w:r w:rsidR="000F3A40" w:rsidRPr="00BB696D">
        <w:rPr>
          <w:b w:val="0"/>
          <w:lang w:val="en-GB"/>
        </w:rPr>
        <w:t>is the correlation among metrics such as number of elements, appearance, clarity, and time to compl</w:t>
      </w:r>
      <w:r w:rsidR="002C4539" w:rsidRPr="00BB696D">
        <w:rPr>
          <w:b w:val="0"/>
          <w:lang w:val="en-GB"/>
        </w:rPr>
        <w:t>e</w:t>
      </w:r>
      <w:r w:rsidR="000F3A40" w:rsidRPr="00BB696D">
        <w:rPr>
          <w:b w:val="0"/>
          <w:lang w:val="en-GB"/>
        </w:rPr>
        <w:t>te certain tasks and emotions</w:t>
      </w:r>
      <w:r w:rsidR="001A3C39" w:rsidRPr="00BB696D">
        <w:rPr>
          <w:b w:val="0"/>
          <w:bCs/>
          <w:shd w:val="clear" w:color="auto" w:fill="FFFFFF"/>
          <w:lang w:val="en-GB"/>
        </w:rPr>
        <w:t>.</w:t>
      </w:r>
    </w:p>
    <w:p w14:paraId="4BBDA1F1" w14:textId="0095C4A4" w:rsidR="008D0C74" w:rsidRPr="00BB696D" w:rsidRDefault="00601864" w:rsidP="00E932C9">
      <w:pPr>
        <w:pStyle w:val="NaslovSOR05"/>
        <w:numPr>
          <w:ilvl w:val="0"/>
          <w:numId w:val="0"/>
        </w:numPr>
        <w:ind w:firstLine="284"/>
        <w:rPr>
          <w:b w:val="0"/>
          <w:bCs/>
        </w:rPr>
      </w:pPr>
      <w:r w:rsidRPr="00BB696D">
        <w:rPr>
          <w:b w:val="0"/>
          <w:bCs/>
        </w:rPr>
        <w:t>Research</w:t>
      </w:r>
      <w:r w:rsidR="00E932C9" w:rsidRPr="00BB696D">
        <w:rPr>
          <w:b w:val="0"/>
          <w:bCs/>
        </w:rPr>
        <w:t xml:space="preserve"> </w:t>
      </w:r>
      <w:r w:rsidR="009C682A" w:rsidRPr="00BB696D">
        <w:rPr>
          <w:b w:val="0"/>
          <w:bCs/>
        </w:rPr>
        <w:t>con</w:t>
      </w:r>
      <w:r w:rsidR="00B52174" w:rsidRPr="00BB696D">
        <w:rPr>
          <w:b w:val="0"/>
          <w:bCs/>
        </w:rPr>
        <w:t>duc</w:t>
      </w:r>
      <w:r w:rsidR="009C682A" w:rsidRPr="00BB696D">
        <w:rPr>
          <w:b w:val="0"/>
          <w:bCs/>
        </w:rPr>
        <w:t xml:space="preserve">ted </w:t>
      </w:r>
      <w:r w:rsidR="0016671A" w:rsidRPr="00BB696D">
        <w:rPr>
          <w:b w:val="0"/>
          <w:bCs/>
        </w:rPr>
        <w:t xml:space="preserve">on </w:t>
      </w:r>
      <w:r w:rsidR="00B52174" w:rsidRPr="00BB696D">
        <w:rPr>
          <w:b w:val="0"/>
          <w:bCs/>
        </w:rPr>
        <w:t xml:space="preserve">a </w:t>
      </w:r>
      <w:r w:rsidR="009C682A" w:rsidRPr="00BB696D">
        <w:rPr>
          <w:b w:val="0"/>
          <w:bCs/>
        </w:rPr>
        <w:t>similar t</w:t>
      </w:r>
      <w:r w:rsidR="0026659B" w:rsidRPr="00BB696D">
        <w:rPr>
          <w:b w:val="0"/>
          <w:bCs/>
        </w:rPr>
        <w:t xml:space="preserve">opic </w:t>
      </w:r>
      <w:r w:rsidR="00E95025" w:rsidRPr="00BB696D">
        <w:rPr>
          <w:b w:val="0"/>
          <w:bCs/>
        </w:rPr>
        <w:t>confirmed analogous results</w:t>
      </w:r>
      <w:r w:rsidR="00E932C9" w:rsidRPr="00BB696D">
        <w:rPr>
          <w:b w:val="0"/>
          <w:bCs/>
        </w:rPr>
        <w:t xml:space="preserve"> to this research.</w:t>
      </w:r>
      <w:r w:rsidR="00E95025" w:rsidRPr="00BB696D">
        <w:rPr>
          <w:b w:val="0"/>
          <w:bCs/>
        </w:rPr>
        <w:t xml:space="preserve"> </w:t>
      </w:r>
    </w:p>
    <w:p w14:paraId="01A99586" w14:textId="5923B3BC" w:rsidR="002F7FCD" w:rsidRPr="00BB696D" w:rsidRDefault="001D4713" w:rsidP="002F7FCD">
      <w:pPr>
        <w:pStyle w:val="NaslovSOR0502"/>
        <w:numPr>
          <w:ilvl w:val="0"/>
          <w:numId w:val="0"/>
        </w:numPr>
        <w:jc w:val="both"/>
        <w:rPr>
          <w:b w:val="0"/>
          <w:bCs/>
          <w:szCs w:val="24"/>
          <w:lang w:val="en-GB"/>
        </w:rPr>
      </w:pPr>
      <w:r w:rsidRPr="00BB696D">
        <w:rPr>
          <w:b w:val="0"/>
          <w:bCs/>
          <w:szCs w:val="24"/>
          <w:lang w:val="en-GB"/>
        </w:rPr>
        <w:t>Thanks to the</w:t>
      </w:r>
      <w:r w:rsidR="005B0063" w:rsidRPr="00BB696D">
        <w:rPr>
          <w:b w:val="0"/>
          <w:bCs/>
          <w:szCs w:val="24"/>
          <w:lang w:val="en-GB"/>
        </w:rPr>
        <w:t>se</w:t>
      </w:r>
      <w:r w:rsidRPr="00BB696D">
        <w:rPr>
          <w:b w:val="0"/>
          <w:bCs/>
          <w:szCs w:val="24"/>
          <w:lang w:val="en-GB"/>
        </w:rPr>
        <w:t xml:space="preserve"> findings, it is possible to </w:t>
      </w:r>
      <w:r w:rsidR="00301FE3" w:rsidRPr="00BB696D">
        <w:rPr>
          <w:b w:val="0"/>
          <w:bCs/>
          <w:szCs w:val="24"/>
          <w:lang w:val="en-GB"/>
        </w:rPr>
        <w:t xml:space="preserve">make </w:t>
      </w:r>
      <w:r w:rsidRPr="00BB696D">
        <w:rPr>
          <w:b w:val="0"/>
          <w:bCs/>
          <w:szCs w:val="24"/>
          <w:lang w:val="en-GB"/>
        </w:rPr>
        <w:t xml:space="preserve">a few recommendations for </w:t>
      </w:r>
      <w:r w:rsidR="00112E57" w:rsidRPr="00BB696D">
        <w:rPr>
          <w:b w:val="0"/>
          <w:bCs/>
          <w:szCs w:val="24"/>
          <w:lang w:val="en-GB"/>
        </w:rPr>
        <w:t>designing and optimizing</w:t>
      </w:r>
      <w:r w:rsidRPr="00BB696D">
        <w:rPr>
          <w:b w:val="0"/>
          <w:bCs/>
          <w:szCs w:val="24"/>
          <w:lang w:val="en-GB"/>
        </w:rPr>
        <w:t xml:space="preserve"> B</w:t>
      </w:r>
      <w:r w:rsidR="00654075" w:rsidRPr="00BB696D">
        <w:rPr>
          <w:b w:val="0"/>
          <w:bCs/>
          <w:szCs w:val="24"/>
          <w:lang w:val="en-GB"/>
        </w:rPr>
        <w:t>I</w:t>
      </w:r>
      <w:r w:rsidRPr="00BB696D">
        <w:rPr>
          <w:b w:val="0"/>
          <w:bCs/>
          <w:szCs w:val="24"/>
          <w:lang w:val="en-GB"/>
        </w:rPr>
        <w:t xml:space="preserve"> dashboards. If people say that a proposal is nice, then it is very likely that it is also clear. This logic also </w:t>
      </w:r>
      <w:r w:rsidR="00032CC3" w:rsidRPr="00BB696D">
        <w:rPr>
          <w:b w:val="0"/>
          <w:bCs/>
          <w:szCs w:val="24"/>
          <w:lang w:val="en-GB"/>
        </w:rPr>
        <w:t xml:space="preserve">holds true </w:t>
      </w:r>
      <w:r w:rsidRPr="00BB696D">
        <w:rPr>
          <w:b w:val="0"/>
          <w:bCs/>
          <w:szCs w:val="24"/>
          <w:lang w:val="en-GB"/>
        </w:rPr>
        <w:t>the other way around</w:t>
      </w:r>
      <w:r w:rsidR="00032CC3" w:rsidRPr="00BB696D">
        <w:rPr>
          <w:b w:val="0"/>
          <w:bCs/>
          <w:szCs w:val="24"/>
          <w:lang w:val="en-GB"/>
        </w:rPr>
        <w:t xml:space="preserve"> –</w:t>
      </w:r>
      <w:r w:rsidRPr="00BB696D">
        <w:rPr>
          <w:b w:val="0"/>
          <w:bCs/>
          <w:szCs w:val="24"/>
          <w:lang w:val="en-GB"/>
        </w:rPr>
        <w:t xml:space="preserve"> if the design is not nice, then it is most likely not clear. Another recommendation is to eliminate unnecessary indicators because </w:t>
      </w:r>
      <w:r w:rsidR="00112E57" w:rsidRPr="00BB696D">
        <w:rPr>
          <w:b w:val="0"/>
          <w:bCs/>
          <w:szCs w:val="24"/>
          <w:lang w:val="en-GB"/>
        </w:rPr>
        <w:t xml:space="preserve">a higher number of elements increases the time and reduces the clarity of the BI dashboard. Reduced clarity leads to lower appearance. </w:t>
      </w:r>
      <w:r w:rsidRPr="00BB696D">
        <w:rPr>
          <w:b w:val="0"/>
          <w:bCs/>
          <w:szCs w:val="24"/>
          <w:lang w:val="en-GB"/>
        </w:rPr>
        <w:t xml:space="preserve">A higher number of elements reduces user </w:t>
      </w:r>
      <w:r w:rsidR="00112E57" w:rsidRPr="00BB696D">
        <w:rPr>
          <w:b w:val="0"/>
          <w:bCs/>
          <w:szCs w:val="24"/>
          <w:lang w:val="en-GB"/>
        </w:rPr>
        <w:t>happiness</w:t>
      </w:r>
      <w:r w:rsidRPr="00BB696D">
        <w:rPr>
          <w:b w:val="0"/>
          <w:bCs/>
          <w:szCs w:val="24"/>
          <w:lang w:val="en-GB"/>
        </w:rPr>
        <w:t>. Also, if the designs are nice and clear, the user will be happier. The opposite is also tru</w:t>
      </w:r>
      <w:r w:rsidR="00112E57" w:rsidRPr="00BB696D">
        <w:rPr>
          <w:b w:val="0"/>
          <w:bCs/>
          <w:szCs w:val="24"/>
          <w:lang w:val="en-GB"/>
        </w:rPr>
        <w:t>e</w:t>
      </w:r>
      <w:r w:rsidR="00032CC3" w:rsidRPr="00BB696D">
        <w:rPr>
          <w:b w:val="0"/>
          <w:bCs/>
          <w:szCs w:val="24"/>
          <w:lang w:val="en-GB"/>
        </w:rPr>
        <w:t xml:space="preserve"> –</w:t>
      </w:r>
      <w:r w:rsidRPr="00BB696D">
        <w:rPr>
          <w:b w:val="0"/>
          <w:bCs/>
          <w:szCs w:val="24"/>
          <w:lang w:val="en-GB"/>
        </w:rPr>
        <w:t xml:space="preserve"> if the designs are ugly and confusing, it makes the user unhappy. </w:t>
      </w:r>
      <w:r w:rsidR="005B0063" w:rsidRPr="00BB696D">
        <w:rPr>
          <w:b w:val="0"/>
          <w:bCs/>
          <w:szCs w:val="24"/>
          <w:lang w:val="en-GB"/>
        </w:rPr>
        <w:t>U</w:t>
      </w:r>
      <w:r w:rsidRPr="00BB696D">
        <w:rPr>
          <w:b w:val="0"/>
          <w:bCs/>
          <w:szCs w:val="24"/>
          <w:lang w:val="en-GB"/>
        </w:rPr>
        <w:t>gly and confusing designs make users angry. Also, nicer designs and clearer designs make users less disgusted.</w:t>
      </w:r>
    </w:p>
    <w:p w14:paraId="316BAFA0" w14:textId="0CA58134" w:rsidR="007860F2" w:rsidRPr="00BB696D" w:rsidRDefault="0016671A" w:rsidP="007860F2">
      <w:pPr>
        <w:pStyle w:val="NaslovSOR0502"/>
        <w:numPr>
          <w:ilvl w:val="0"/>
          <w:numId w:val="0"/>
        </w:numPr>
        <w:ind w:firstLine="284"/>
        <w:jc w:val="both"/>
        <w:rPr>
          <w:b w:val="0"/>
          <w:lang w:val="en-GB"/>
        </w:rPr>
      </w:pPr>
      <w:r w:rsidRPr="00BB696D">
        <w:rPr>
          <w:b w:val="0"/>
          <w:lang w:val="en-GB"/>
        </w:rPr>
        <w:t xml:space="preserve">The research </w:t>
      </w:r>
      <w:r w:rsidR="007860F2" w:rsidRPr="00BB696D">
        <w:rPr>
          <w:b w:val="0"/>
          <w:lang w:val="en-GB"/>
        </w:rPr>
        <w:t>of the experiment was conducted during the covid-19 pandemic, and all data gathering was done through online interviews. This may lead to minor distortion between participants' results. However, despite the effort to ensure that all participants have the most similar conditions possible, it has not been possible to ensure that all participants have a high-speed internet connection and a quality webcam for the best possible emotion analysis record. Also, the environment in which the participants were located could affect the results of individual participants. Drafts of individual BI dashboards are sorted according to Table 1 and can be seen here</w:t>
      </w:r>
      <w:r w:rsidR="007860F2" w:rsidRPr="00BB696D">
        <w:rPr>
          <w:rStyle w:val="Znakapoznpodarou"/>
          <w:b w:val="0"/>
          <w:lang w:val="en-GB"/>
        </w:rPr>
        <w:footnoteReference w:id="2"/>
      </w:r>
      <w:r w:rsidR="007860F2" w:rsidRPr="00BB696D">
        <w:rPr>
          <w:b w:val="0"/>
          <w:lang w:val="en-GB"/>
        </w:rPr>
        <w:t>.</w:t>
      </w:r>
    </w:p>
    <w:p w14:paraId="49B32A82" w14:textId="579B7767" w:rsidR="007860F2" w:rsidRPr="00AD3A94" w:rsidRDefault="00116424" w:rsidP="002F7FCD">
      <w:pPr>
        <w:pStyle w:val="NaslovSOR0502"/>
        <w:numPr>
          <w:ilvl w:val="0"/>
          <w:numId w:val="0"/>
        </w:numPr>
        <w:jc w:val="both"/>
        <w:rPr>
          <w:b w:val="0"/>
          <w:bCs/>
          <w:szCs w:val="24"/>
          <w:lang w:val="en-GB"/>
        </w:rPr>
      </w:pPr>
      <w:r w:rsidRPr="00BB696D">
        <w:rPr>
          <w:b w:val="0"/>
          <w:bCs/>
          <w:szCs w:val="24"/>
          <w:lang w:val="en-GB"/>
        </w:rPr>
        <w:tab/>
        <w:t xml:space="preserve">Further </w:t>
      </w:r>
      <w:r w:rsidR="00537AAF" w:rsidRPr="00BB696D">
        <w:rPr>
          <w:b w:val="0"/>
          <w:bCs/>
          <w:szCs w:val="24"/>
          <w:lang w:val="en-GB"/>
        </w:rPr>
        <w:t xml:space="preserve">challenges </w:t>
      </w:r>
      <w:r w:rsidR="00CD319E" w:rsidRPr="00BB696D">
        <w:rPr>
          <w:b w:val="0"/>
          <w:bCs/>
          <w:szCs w:val="24"/>
          <w:lang w:val="en-GB"/>
        </w:rPr>
        <w:t>will be to replicate these results on other applications like websites, software application</w:t>
      </w:r>
      <w:r w:rsidR="0016671A" w:rsidRPr="00BB696D">
        <w:rPr>
          <w:b w:val="0"/>
          <w:bCs/>
          <w:szCs w:val="24"/>
          <w:lang w:val="en-GB"/>
        </w:rPr>
        <w:t>s</w:t>
      </w:r>
      <w:r w:rsidR="00256499" w:rsidRPr="00BB696D">
        <w:rPr>
          <w:b w:val="0"/>
          <w:bCs/>
          <w:szCs w:val="24"/>
          <w:lang w:val="en-GB"/>
        </w:rPr>
        <w:t xml:space="preserve"> or </w:t>
      </w:r>
      <w:r w:rsidR="00CD319E" w:rsidRPr="00BB696D">
        <w:rPr>
          <w:b w:val="0"/>
          <w:bCs/>
          <w:szCs w:val="24"/>
          <w:lang w:val="en-GB"/>
        </w:rPr>
        <w:t>mobile app</w:t>
      </w:r>
      <w:r w:rsidR="0016671A" w:rsidRPr="00BB696D">
        <w:rPr>
          <w:b w:val="0"/>
          <w:bCs/>
          <w:szCs w:val="24"/>
          <w:lang w:val="en-GB"/>
        </w:rPr>
        <w:t>s</w:t>
      </w:r>
      <w:r w:rsidR="009C0AE2" w:rsidRPr="00BB696D">
        <w:rPr>
          <w:b w:val="0"/>
          <w:bCs/>
          <w:szCs w:val="24"/>
          <w:lang w:val="en-GB"/>
        </w:rPr>
        <w:t xml:space="preserve"> and provide general recom</w:t>
      </w:r>
      <w:r w:rsidR="00CD319E" w:rsidRPr="00BB696D">
        <w:rPr>
          <w:b w:val="0"/>
          <w:bCs/>
          <w:szCs w:val="24"/>
          <w:lang w:val="en-GB"/>
        </w:rPr>
        <w:t>mendations</w:t>
      </w:r>
      <w:r w:rsidR="009C0AE2" w:rsidRPr="00BB696D">
        <w:rPr>
          <w:b w:val="0"/>
          <w:bCs/>
          <w:szCs w:val="24"/>
          <w:lang w:val="en-GB"/>
        </w:rPr>
        <w:t xml:space="preserve"> </w:t>
      </w:r>
      <w:r w:rsidR="009175CC" w:rsidRPr="00BB696D">
        <w:rPr>
          <w:b w:val="0"/>
          <w:bCs/>
          <w:szCs w:val="24"/>
          <w:lang w:val="en-GB"/>
        </w:rPr>
        <w:t xml:space="preserve">for designing UX &amp; UI. </w:t>
      </w:r>
      <w:r w:rsidR="006D11C6" w:rsidRPr="00BB696D">
        <w:rPr>
          <w:b w:val="0"/>
          <w:bCs/>
          <w:szCs w:val="24"/>
          <w:lang w:val="en-GB"/>
        </w:rPr>
        <w:t>Fu</w:t>
      </w:r>
      <w:r w:rsidR="00CD319E" w:rsidRPr="00BB696D">
        <w:rPr>
          <w:b w:val="0"/>
          <w:bCs/>
          <w:szCs w:val="24"/>
          <w:lang w:val="en-GB"/>
        </w:rPr>
        <w:t>r</w:t>
      </w:r>
      <w:r w:rsidR="006D11C6" w:rsidRPr="00BB696D">
        <w:rPr>
          <w:b w:val="0"/>
          <w:bCs/>
          <w:szCs w:val="24"/>
          <w:lang w:val="en-GB"/>
        </w:rPr>
        <w:t xml:space="preserve">ther research can </w:t>
      </w:r>
      <w:r w:rsidR="00256499" w:rsidRPr="00BB696D">
        <w:rPr>
          <w:b w:val="0"/>
          <w:bCs/>
          <w:szCs w:val="24"/>
          <w:lang w:val="en-GB"/>
        </w:rPr>
        <w:t xml:space="preserve">also </w:t>
      </w:r>
      <w:r w:rsidR="006D11C6" w:rsidRPr="00BB696D">
        <w:rPr>
          <w:b w:val="0"/>
          <w:bCs/>
          <w:szCs w:val="24"/>
          <w:lang w:val="en-GB"/>
        </w:rPr>
        <w:t xml:space="preserve">lead to </w:t>
      </w:r>
      <w:r w:rsidR="004E3FC6" w:rsidRPr="00BB696D">
        <w:rPr>
          <w:b w:val="0"/>
          <w:bCs/>
          <w:szCs w:val="24"/>
          <w:lang w:val="en-GB"/>
        </w:rPr>
        <w:t xml:space="preserve">finding more indicators </w:t>
      </w:r>
      <w:r w:rsidR="00CD319E" w:rsidRPr="00BB696D">
        <w:rPr>
          <w:b w:val="0"/>
          <w:bCs/>
          <w:szCs w:val="24"/>
          <w:lang w:val="en-GB"/>
        </w:rPr>
        <w:t>that</w:t>
      </w:r>
      <w:r w:rsidR="004E3FC6" w:rsidRPr="00BB696D">
        <w:rPr>
          <w:b w:val="0"/>
          <w:bCs/>
          <w:szCs w:val="24"/>
          <w:lang w:val="en-GB"/>
        </w:rPr>
        <w:t xml:space="preserve"> can </w:t>
      </w:r>
      <w:r w:rsidR="00CF0B07" w:rsidRPr="00BB696D">
        <w:rPr>
          <w:b w:val="0"/>
          <w:bCs/>
          <w:szCs w:val="24"/>
          <w:lang w:val="en-GB"/>
        </w:rPr>
        <w:t>influence user</w:t>
      </w:r>
      <w:r w:rsidR="00CD319E" w:rsidRPr="00BB696D">
        <w:rPr>
          <w:b w:val="0"/>
          <w:bCs/>
          <w:szCs w:val="24"/>
          <w:lang w:val="en-GB"/>
        </w:rPr>
        <w:t>'</w:t>
      </w:r>
      <w:r w:rsidR="00CF0B07" w:rsidRPr="00BB696D">
        <w:rPr>
          <w:b w:val="0"/>
          <w:bCs/>
          <w:szCs w:val="24"/>
          <w:lang w:val="en-GB"/>
        </w:rPr>
        <w:t>s emotion</w:t>
      </w:r>
      <w:r w:rsidR="00CD319E" w:rsidRPr="00BB696D">
        <w:rPr>
          <w:b w:val="0"/>
          <w:bCs/>
          <w:szCs w:val="24"/>
          <w:lang w:val="en-GB"/>
        </w:rPr>
        <w:t>s</w:t>
      </w:r>
      <w:r w:rsidR="00CF0B07" w:rsidRPr="00BB696D">
        <w:rPr>
          <w:b w:val="0"/>
          <w:bCs/>
          <w:szCs w:val="24"/>
          <w:lang w:val="en-GB"/>
        </w:rPr>
        <w:t>.</w:t>
      </w:r>
    </w:p>
    <w:p w14:paraId="369B68D7" w14:textId="77777777" w:rsidR="00FB2B4E" w:rsidRPr="00AD3A94" w:rsidRDefault="00FB2B4E" w:rsidP="002F7FCD">
      <w:pPr>
        <w:pStyle w:val="NaslovSOR0502"/>
        <w:numPr>
          <w:ilvl w:val="0"/>
          <w:numId w:val="0"/>
        </w:numPr>
        <w:jc w:val="both"/>
        <w:rPr>
          <w:b w:val="0"/>
          <w:lang w:val="en-GB"/>
        </w:rPr>
      </w:pPr>
    </w:p>
    <w:p w14:paraId="61D9D872" w14:textId="77777777" w:rsidR="00D20030" w:rsidRPr="00AD3A94" w:rsidRDefault="00D20030" w:rsidP="00D20030">
      <w:pPr>
        <w:pStyle w:val="NaslovSOR0502"/>
        <w:numPr>
          <w:ilvl w:val="0"/>
          <w:numId w:val="0"/>
        </w:numPr>
        <w:rPr>
          <w:lang w:val="en-GB"/>
        </w:rPr>
      </w:pPr>
      <w:r w:rsidRPr="00AD3A94">
        <w:rPr>
          <w:lang w:val="en-GB"/>
        </w:rPr>
        <w:t>Acknowledgement</w:t>
      </w:r>
    </w:p>
    <w:p w14:paraId="740E6668" w14:textId="04C7D9E2" w:rsidR="00111ABF" w:rsidRPr="00AD3A94" w:rsidRDefault="00111ABF" w:rsidP="00111ABF">
      <w:pPr>
        <w:pStyle w:val="NaslovSOR0502"/>
        <w:numPr>
          <w:ilvl w:val="0"/>
          <w:numId w:val="0"/>
        </w:numPr>
        <w:jc w:val="both"/>
        <w:rPr>
          <w:b w:val="0"/>
          <w:lang w:val="en-GB"/>
        </w:rPr>
      </w:pPr>
      <w:r w:rsidRPr="00AD3A94">
        <w:rPr>
          <w:b w:val="0"/>
          <w:lang w:val="en-GB"/>
        </w:rPr>
        <w:t xml:space="preserve">This research was sponsored by </w:t>
      </w:r>
      <w:r w:rsidR="00112E57" w:rsidRPr="00AD3A94">
        <w:rPr>
          <w:b w:val="0"/>
          <w:lang w:val="en-GB"/>
        </w:rPr>
        <w:t xml:space="preserve">the </w:t>
      </w:r>
      <w:r w:rsidRPr="00AD3A94">
        <w:rPr>
          <w:b w:val="0"/>
          <w:lang w:val="en-GB"/>
        </w:rPr>
        <w:t xml:space="preserve">Technical University of Liberec </w:t>
      </w:r>
      <w:r w:rsidR="002B7418">
        <w:rPr>
          <w:b w:val="0"/>
          <w:lang w:val="en-GB"/>
        </w:rPr>
        <w:t>via</w:t>
      </w:r>
      <w:r w:rsidRPr="002B7418">
        <w:rPr>
          <w:b w:val="0"/>
          <w:lang w:val="en-GB"/>
        </w:rPr>
        <w:t xml:space="preserve"> </w:t>
      </w:r>
      <w:r w:rsidR="00112E57" w:rsidRPr="002B7418">
        <w:rPr>
          <w:b w:val="0"/>
          <w:lang w:val="en-GB"/>
        </w:rPr>
        <w:t xml:space="preserve">the </w:t>
      </w:r>
      <w:r w:rsidRPr="002B7418">
        <w:rPr>
          <w:b w:val="0"/>
          <w:lang w:val="en-GB"/>
        </w:rPr>
        <w:t>SGS project</w:t>
      </w:r>
      <w:r w:rsidRPr="00AD3A94">
        <w:rPr>
          <w:b w:val="0"/>
          <w:lang w:val="en-GB"/>
        </w:rPr>
        <w:t>. Also</w:t>
      </w:r>
      <w:r w:rsidR="00112E57" w:rsidRPr="00AD3A94">
        <w:rPr>
          <w:b w:val="0"/>
          <w:lang w:val="en-GB"/>
        </w:rPr>
        <w:t>,</w:t>
      </w:r>
      <w:r w:rsidRPr="00AD3A94">
        <w:rPr>
          <w:b w:val="0"/>
          <w:lang w:val="en-GB"/>
        </w:rPr>
        <w:t xml:space="preserve"> we want to thank all participants </w:t>
      </w:r>
      <w:r w:rsidR="00032CC3">
        <w:rPr>
          <w:b w:val="0"/>
          <w:lang w:val="en-GB"/>
        </w:rPr>
        <w:t>in</w:t>
      </w:r>
      <w:r w:rsidRPr="00AD3A94">
        <w:rPr>
          <w:b w:val="0"/>
          <w:lang w:val="en-GB"/>
        </w:rPr>
        <w:t xml:space="preserve"> this research for their time and help.</w:t>
      </w:r>
    </w:p>
    <w:p w14:paraId="3890F321" w14:textId="66DAB9D5" w:rsidR="00D20030" w:rsidRDefault="00D20030" w:rsidP="002F7FCD">
      <w:pPr>
        <w:pStyle w:val="NaslovSOR0502"/>
        <w:numPr>
          <w:ilvl w:val="0"/>
          <w:numId w:val="0"/>
        </w:numPr>
        <w:jc w:val="both"/>
        <w:rPr>
          <w:b w:val="0"/>
          <w:lang w:val="en-GB"/>
        </w:rPr>
      </w:pPr>
    </w:p>
    <w:p w14:paraId="64039B36" w14:textId="38FE9F1E" w:rsidR="00DB3483" w:rsidRDefault="00DB3483" w:rsidP="00DB3483">
      <w:pPr>
        <w:pStyle w:val="SORtekst"/>
        <w:rPr>
          <w:b/>
          <w:sz w:val="22"/>
          <w:lang w:val="cs-CZ"/>
        </w:rPr>
      </w:pPr>
      <w:r w:rsidRPr="00566563">
        <w:rPr>
          <w:b/>
          <w:sz w:val="22"/>
          <w:lang w:val="cs-CZ"/>
        </w:rPr>
        <w:t>References</w:t>
      </w:r>
    </w:p>
    <w:p w14:paraId="007C0339" w14:textId="77777777" w:rsidR="00953282" w:rsidRPr="00953282" w:rsidRDefault="003B5FC7" w:rsidP="00953282">
      <w:pPr>
        <w:pStyle w:val="Bibliografie"/>
        <w:rPr>
          <w:sz w:val="22"/>
        </w:rPr>
      </w:pPr>
      <w:r>
        <w:rPr>
          <w:sz w:val="22"/>
          <w:szCs w:val="22"/>
          <w:lang w:val="cs-CZ"/>
        </w:rPr>
        <w:fldChar w:fldCharType="begin"/>
      </w:r>
      <w:r>
        <w:rPr>
          <w:sz w:val="22"/>
          <w:szCs w:val="22"/>
          <w:lang w:val="cs-CZ"/>
        </w:rPr>
        <w:instrText xml:space="preserve"> ADDIN ZOTERO_BIBL {"uncited":[],"omitted":[],"custom":[]} CSL_BIBLIOGRAPHY </w:instrText>
      </w:r>
      <w:r>
        <w:rPr>
          <w:sz w:val="22"/>
          <w:szCs w:val="22"/>
          <w:lang w:val="cs-CZ"/>
        </w:rPr>
        <w:fldChar w:fldCharType="separate"/>
      </w:r>
      <w:r w:rsidR="00953282" w:rsidRPr="00953282">
        <w:rPr>
          <w:sz w:val="22"/>
        </w:rPr>
        <w:t>[1]</w:t>
      </w:r>
      <w:r w:rsidR="00953282" w:rsidRPr="00953282">
        <w:rPr>
          <w:sz w:val="22"/>
        </w:rPr>
        <w:tab/>
        <w:t>W.V. der Aalst, Process mining: data science in action, 2nd edition, Springer Berlin Heidelberg, New York, NY, 2016.</w:t>
      </w:r>
    </w:p>
    <w:p w14:paraId="309443F3" w14:textId="77777777" w:rsidR="00953282" w:rsidRPr="00953282" w:rsidRDefault="00953282" w:rsidP="00953282">
      <w:pPr>
        <w:pStyle w:val="Bibliografie"/>
        <w:rPr>
          <w:sz w:val="22"/>
        </w:rPr>
      </w:pPr>
      <w:r w:rsidRPr="00953282">
        <w:rPr>
          <w:sz w:val="22"/>
        </w:rPr>
        <w:t>[2]</w:t>
      </w:r>
      <w:r w:rsidRPr="00953282">
        <w:rPr>
          <w:sz w:val="22"/>
        </w:rPr>
        <w:tab/>
        <w:t>A.R. Abbasi, M.N. Dailey, N.V. Afzulpurkar, T. Uno, Issues in Automated Facial Expression Analysis: Comparing Self, Observer, and FaceReader Interpretations, Bahria University Journal of Information &amp; Communication Technology. 6 (2013) 23–31.</w:t>
      </w:r>
    </w:p>
    <w:p w14:paraId="42FF9B7E" w14:textId="77777777" w:rsidR="00953282" w:rsidRPr="00953282" w:rsidRDefault="00953282" w:rsidP="00953282">
      <w:pPr>
        <w:pStyle w:val="Bibliografie"/>
        <w:rPr>
          <w:sz w:val="22"/>
        </w:rPr>
      </w:pPr>
      <w:r w:rsidRPr="00953282">
        <w:rPr>
          <w:sz w:val="22"/>
        </w:rPr>
        <w:t>[3]</w:t>
      </w:r>
      <w:r w:rsidRPr="00953282">
        <w:rPr>
          <w:sz w:val="22"/>
        </w:rPr>
        <w:tab/>
        <w:t>A. Agarwal, A. Meyer, Beyond usability, in: ACM Press, 2009.</w:t>
      </w:r>
    </w:p>
    <w:p w14:paraId="62FD0A6C" w14:textId="77777777" w:rsidR="00953282" w:rsidRPr="00953282" w:rsidRDefault="00953282" w:rsidP="00953282">
      <w:pPr>
        <w:pStyle w:val="Bibliografie"/>
        <w:rPr>
          <w:sz w:val="22"/>
        </w:rPr>
      </w:pPr>
      <w:r w:rsidRPr="00953282">
        <w:rPr>
          <w:sz w:val="22"/>
        </w:rPr>
        <w:t>[4]</w:t>
      </w:r>
      <w:r w:rsidRPr="00953282">
        <w:rPr>
          <w:sz w:val="22"/>
        </w:rPr>
        <w:tab/>
        <w:t>J. Eden, Improving the User Experience of Our Own UX Ideas, in: M.J. Smith, G. Salvendy (Eds.), Human Interface and the Management of Information. Designing Information Environments, Springer Berlin Heidelberg, Berlin, Heidelberg, 2009: pp. 659–664.</w:t>
      </w:r>
    </w:p>
    <w:p w14:paraId="2085CB12" w14:textId="77777777" w:rsidR="00953282" w:rsidRPr="00953282" w:rsidRDefault="00953282" w:rsidP="00953282">
      <w:pPr>
        <w:pStyle w:val="Bibliografie"/>
        <w:rPr>
          <w:sz w:val="22"/>
        </w:rPr>
      </w:pPr>
      <w:r w:rsidRPr="00953282">
        <w:rPr>
          <w:sz w:val="22"/>
        </w:rPr>
        <w:t>[5]</w:t>
      </w:r>
      <w:r w:rsidRPr="00953282">
        <w:rPr>
          <w:sz w:val="22"/>
        </w:rPr>
        <w:tab/>
        <w:t>P. Ekman, Emotions revealed: recognizing faces and feelings to improve communication and emotional life, 2nd Owl Books ed, Owl Books, New York, 2007.</w:t>
      </w:r>
    </w:p>
    <w:p w14:paraId="47CC325A" w14:textId="77777777" w:rsidR="00953282" w:rsidRPr="00953282" w:rsidRDefault="00953282" w:rsidP="00953282">
      <w:pPr>
        <w:pStyle w:val="Bibliografie"/>
        <w:rPr>
          <w:sz w:val="22"/>
        </w:rPr>
      </w:pPr>
      <w:r w:rsidRPr="00953282">
        <w:rPr>
          <w:sz w:val="22"/>
        </w:rPr>
        <w:t>[6]</w:t>
      </w:r>
      <w:r w:rsidRPr="00953282">
        <w:rPr>
          <w:sz w:val="22"/>
        </w:rPr>
        <w:tab/>
        <w:t>A. Hinderks, M. Schrepp, F.J. Domínguez Mayo, M.J. Escalona, J. Thomaschewski, Developing a UX KPI based on the user experience questionnaire, Computer Standards &amp; Interfaces. 65 (2019) 38–44.</w:t>
      </w:r>
    </w:p>
    <w:p w14:paraId="7FB4851A" w14:textId="77777777" w:rsidR="00953282" w:rsidRPr="00953282" w:rsidRDefault="00953282" w:rsidP="00953282">
      <w:pPr>
        <w:pStyle w:val="Bibliografie"/>
        <w:rPr>
          <w:sz w:val="22"/>
        </w:rPr>
      </w:pPr>
      <w:r w:rsidRPr="00953282">
        <w:rPr>
          <w:sz w:val="22"/>
        </w:rPr>
        <w:t>[7]</w:t>
      </w:r>
      <w:r w:rsidRPr="00953282">
        <w:rPr>
          <w:sz w:val="22"/>
        </w:rPr>
        <w:tab/>
        <w:t>S.J. Jones, D.H. Robinson, Thorndike, Edward L. (1874–1949), in: N.M. Seel (Ed.), Encyclopedia of the Sciences of Learning, Springer US, Boston, MA, 2012: pp. 3320–3322.</w:t>
      </w:r>
    </w:p>
    <w:p w14:paraId="4B63318D" w14:textId="77777777" w:rsidR="00953282" w:rsidRPr="00953282" w:rsidRDefault="00953282" w:rsidP="00953282">
      <w:pPr>
        <w:pStyle w:val="Bibliografie"/>
        <w:rPr>
          <w:sz w:val="22"/>
        </w:rPr>
      </w:pPr>
      <w:r w:rsidRPr="00953282">
        <w:rPr>
          <w:sz w:val="22"/>
        </w:rPr>
        <w:t>[8]</w:t>
      </w:r>
      <w:r w:rsidRPr="00953282">
        <w:rPr>
          <w:sz w:val="22"/>
        </w:rPr>
        <w:tab/>
        <w:t>D. Keltner, J.J. Gross, Functional Accounts of Emotions, Cognition &amp; Emotion. 13 (1999) 467–480.</w:t>
      </w:r>
    </w:p>
    <w:p w14:paraId="3770D8D9" w14:textId="77777777" w:rsidR="00953282" w:rsidRPr="00953282" w:rsidRDefault="00953282" w:rsidP="00953282">
      <w:pPr>
        <w:pStyle w:val="Bibliografie"/>
        <w:rPr>
          <w:sz w:val="22"/>
        </w:rPr>
      </w:pPr>
      <w:r w:rsidRPr="00953282">
        <w:rPr>
          <w:sz w:val="22"/>
        </w:rPr>
        <w:t>[9]</w:t>
      </w:r>
      <w:r w:rsidRPr="00953282">
        <w:rPr>
          <w:sz w:val="22"/>
        </w:rPr>
        <w:tab/>
        <w:t>S. Kujala, V. Roto, K. Väänänen-Vainio-Mattila, E. Karapanos, A. Sinnelä, UX Curve: A method for evaluating long-term user experience, Interacting with Computers. 23 (2011) 473–483.</w:t>
      </w:r>
    </w:p>
    <w:p w14:paraId="7F3BC283" w14:textId="77777777" w:rsidR="00953282" w:rsidRPr="00953282" w:rsidRDefault="00953282" w:rsidP="00953282">
      <w:pPr>
        <w:pStyle w:val="Bibliografie"/>
        <w:rPr>
          <w:sz w:val="22"/>
        </w:rPr>
      </w:pPr>
      <w:r w:rsidRPr="00953282">
        <w:rPr>
          <w:sz w:val="22"/>
        </w:rPr>
        <w:t>[10]</w:t>
      </w:r>
      <w:r w:rsidRPr="00953282">
        <w:rPr>
          <w:sz w:val="22"/>
        </w:rPr>
        <w:tab/>
        <w:t>A. Landowska, J. Miler, Limitations of emotion recognition in software user experience evaluation context, in: 2016 Federated Conference on Computer Science and Information Systems (FedCSIS), 2016: pp. 1631–1640.</w:t>
      </w:r>
    </w:p>
    <w:p w14:paraId="32A218F2" w14:textId="77777777" w:rsidR="00953282" w:rsidRPr="00953282" w:rsidRDefault="00953282" w:rsidP="00953282">
      <w:pPr>
        <w:pStyle w:val="Bibliografie"/>
        <w:rPr>
          <w:sz w:val="22"/>
        </w:rPr>
      </w:pPr>
      <w:r w:rsidRPr="00953282">
        <w:rPr>
          <w:sz w:val="22"/>
        </w:rPr>
        <w:t>[11]</w:t>
      </w:r>
      <w:r w:rsidRPr="00953282">
        <w:rPr>
          <w:sz w:val="22"/>
        </w:rPr>
        <w:tab/>
        <w:t>P. Lewinski, M.L. Fransen, E.S.H. Tan, Predicting advertising effectiveness by facial expressions in response to amusing persuasive stimuli., Journal of Neuroscience, Psychology, and Economics. 7 (2014) 1–14.</w:t>
      </w:r>
    </w:p>
    <w:p w14:paraId="0FA3D169" w14:textId="77777777" w:rsidR="00953282" w:rsidRPr="00953282" w:rsidRDefault="00953282" w:rsidP="00953282">
      <w:pPr>
        <w:pStyle w:val="Bibliografie"/>
        <w:rPr>
          <w:sz w:val="22"/>
        </w:rPr>
      </w:pPr>
      <w:r w:rsidRPr="00953282">
        <w:rPr>
          <w:sz w:val="22"/>
        </w:rPr>
        <w:t>[12]</w:t>
      </w:r>
      <w:r w:rsidRPr="00953282">
        <w:rPr>
          <w:sz w:val="22"/>
        </w:rPr>
        <w:tab/>
        <w:t>S. Mildeová, Z. Smutný, Jan Egem: Knowledge of Customer Data and Their Integration in Marketing, AIP. 3 (2014) 219–221.</w:t>
      </w:r>
    </w:p>
    <w:p w14:paraId="1AA5664A" w14:textId="77777777" w:rsidR="00953282" w:rsidRPr="00953282" w:rsidRDefault="00953282" w:rsidP="00953282">
      <w:pPr>
        <w:pStyle w:val="Bibliografie"/>
        <w:rPr>
          <w:sz w:val="22"/>
        </w:rPr>
      </w:pPr>
      <w:r w:rsidRPr="00953282">
        <w:rPr>
          <w:sz w:val="22"/>
        </w:rPr>
        <w:t>[13]</w:t>
      </w:r>
      <w:r w:rsidRPr="00953282">
        <w:rPr>
          <w:sz w:val="22"/>
        </w:rPr>
        <w:tab/>
        <w:t>H. Petrie, J. Precious, Measuring user experience of websites, in: ACM Press, 2010.</w:t>
      </w:r>
    </w:p>
    <w:p w14:paraId="5651E0C0" w14:textId="77777777" w:rsidR="00953282" w:rsidRPr="00953282" w:rsidRDefault="00953282" w:rsidP="00953282">
      <w:pPr>
        <w:pStyle w:val="Bibliografie"/>
        <w:rPr>
          <w:sz w:val="22"/>
        </w:rPr>
      </w:pPr>
      <w:r w:rsidRPr="00953282">
        <w:rPr>
          <w:sz w:val="22"/>
        </w:rPr>
        <w:t>[14]</w:t>
      </w:r>
      <w:r w:rsidRPr="00953282">
        <w:rPr>
          <w:sz w:val="22"/>
        </w:rPr>
        <w:tab/>
        <w:t>P. Saariluoma, J.P.P. Jokinen, Emotional Dimensions of User Experience: A User Psychological Analysis, International Journal of Human-Computer Interaction. 30 (2014) 303–320.</w:t>
      </w:r>
    </w:p>
    <w:p w14:paraId="1E28049D" w14:textId="77777777" w:rsidR="00953282" w:rsidRPr="00953282" w:rsidRDefault="00953282" w:rsidP="00953282">
      <w:pPr>
        <w:pStyle w:val="Bibliografie"/>
        <w:rPr>
          <w:sz w:val="22"/>
        </w:rPr>
      </w:pPr>
      <w:r w:rsidRPr="00953282">
        <w:rPr>
          <w:sz w:val="22"/>
        </w:rPr>
        <w:t>[15]</w:t>
      </w:r>
      <w:r w:rsidRPr="00953282">
        <w:rPr>
          <w:sz w:val="22"/>
        </w:rPr>
        <w:tab/>
        <w:t>K.R. Scherer, Emotion as a multicomponent process: A model and some cross-cultural data, Review of Personality &amp; Social Psychology. 5 (1984) 37–63.</w:t>
      </w:r>
    </w:p>
    <w:p w14:paraId="0045ACDE" w14:textId="77777777" w:rsidR="00953282" w:rsidRPr="00953282" w:rsidRDefault="00953282" w:rsidP="00953282">
      <w:pPr>
        <w:pStyle w:val="Bibliografie"/>
        <w:rPr>
          <w:sz w:val="22"/>
        </w:rPr>
      </w:pPr>
      <w:r w:rsidRPr="00953282">
        <w:rPr>
          <w:sz w:val="22"/>
        </w:rPr>
        <w:t>[16]</w:t>
      </w:r>
      <w:r w:rsidRPr="00953282">
        <w:rPr>
          <w:sz w:val="22"/>
        </w:rPr>
        <w:tab/>
        <w:t>L. Talen, T.E. den Uyl, Complex Website Tasks Increase the Expression Anger Measured with FaceReader Online, International Journal of Human–Computer Interaction. (2021) 1–7.</w:t>
      </w:r>
    </w:p>
    <w:p w14:paraId="0C056C1C" w14:textId="77777777" w:rsidR="00953282" w:rsidRPr="00953282" w:rsidRDefault="00953282" w:rsidP="00953282">
      <w:pPr>
        <w:pStyle w:val="Bibliografie"/>
        <w:rPr>
          <w:sz w:val="22"/>
        </w:rPr>
      </w:pPr>
      <w:r w:rsidRPr="00953282">
        <w:rPr>
          <w:sz w:val="22"/>
        </w:rPr>
        <w:t>[17]</w:t>
      </w:r>
      <w:r w:rsidRPr="00953282">
        <w:rPr>
          <w:sz w:val="22"/>
        </w:rPr>
        <w:tab/>
        <w:t>S. Urgancioglu, Is FaceReader an Applicable Tool to Measure Facial Expressions? A comparison between FaceReader and Facial EMG., Utrecht University, 2017.</w:t>
      </w:r>
    </w:p>
    <w:p w14:paraId="47112F23" w14:textId="77777777" w:rsidR="00953282" w:rsidRPr="00953282" w:rsidRDefault="00953282" w:rsidP="00953282">
      <w:pPr>
        <w:pStyle w:val="Bibliografie"/>
        <w:rPr>
          <w:sz w:val="22"/>
        </w:rPr>
      </w:pPr>
      <w:r w:rsidRPr="00953282">
        <w:rPr>
          <w:sz w:val="22"/>
        </w:rPr>
        <w:t>[18]</w:t>
      </w:r>
      <w:r w:rsidRPr="00953282">
        <w:rPr>
          <w:sz w:val="22"/>
        </w:rPr>
        <w:tab/>
        <w:t>Benefits and features of FaceReader - Facial expression analysis, Benefits and Features of FaceReader - Facial Expression Analysis. (2021).</w:t>
      </w:r>
    </w:p>
    <w:p w14:paraId="1B2B01E4" w14:textId="184C823D" w:rsidR="003B5FC7" w:rsidRPr="003B5FC7" w:rsidRDefault="003B5FC7" w:rsidP="003B5FC7">
      <w:pPr>
        <w:pStyle w:val="Bibliografie"/>
        <w:spacing w:after="120"/>
        <w:rPr>
          <w:sz w:val="22"/>
          <w:szCs w:val="22"/>
        </w:rPr>
      </w:pPr>
      <w:r>
        <w:rPr>
          <w:sz w:val="22"/>
          <w:szCs w:val="22"/>
          <w:lang w:val="cs-CZ"/>
        </w:rPr>
        <w:fldChar w:fldCharType="end"/>
      </w:r>
    </w:p>
    <w:sectPr w:rsidR="003B5FC7" w:rsidRPr="003B5FC7" w:rsidSect="00401319">
      <w:type w:val="continuous"/>
      <w:pgSz w:w="11907" w:h="16840" w:code="9"/>
      <w:pgMar w:top="1474" w:right="1474" w:bottom="1474" w:left="1474" w:header="709" w:footer="709" w:gutter="0"/>
      <w:cols w:space="708" w:equalWidth="0">
        <w:col w:w="9015" w:space="72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0F42D1" w14:textId="77777777" w:rsidR="006D54F4" w:rsidRDefault="006D54F4" w:rsidP="00566563">
      <w:r>
        <w:separator/>
      </w:r>
    </w:p>
  </w:endnote>
  <w:endnote w:type="continuationSeparator" w:id="0">
    <w:p w14:paraId="554E5140" w14:textId="77777777" w:rsidR="006D54F4" w:rsidRDefault="006D54F4" w:rsidP="00566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taccato555 BT">
    <w:altName w:val="Mistral"/>
    <w:charset w:val="00"/>
    <w:family w:val="script"/>
    <w:pitch w:val="variable"/>
    <w:sig w:usb0="00000087" w:usb1="00000000" w:usb2="00000000" w:usb3="00000000" w:csb0="0000001B"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D321A" w14:textId="77777777" w:rsidR="006D54F4" w:rsidRDefault="006D54F4" w:rsidP="00566563">
      <w:r>
        <w:separator/>
      </w:r>
    </w:p>
  </w:footnote>
  <w:footnote w:type="continuationSeparator" w:id="0">
    <w:p w14:paraId="772C325E" w14:textId="77777777" w:rsidR="006D54F4" w:rsidRDefault="006D54F4" w:rsidP="00566563">
      <w:r>
        <w:continuationSeparator/>
      </w:r>
    </w:p>
  </w:footnote>
  <w:footnote w:id="1">
    <w:p w14:paraId="6ADF26A8" w14:textId="63C814B8" w:rsidR="00566563" w:rsidRDefault="00566563" w:rsidP="00566563">
      <w:pPr>
        <w:pStyle w:val="Textpoznpodarou"/>
      </w:pPr>
      <w:r>
        <w:rPr>
          <w:rStyle w:val="Znakapoznpodarou"/>
        </w:rPr>
        <w:footnoteRef/>
      </w:r>
      <w:r>
        <w:t xml:space="preserve"> </w:t>
      </w:r>
      <w:proofErr w:type="spellStart"/>
      <w:r w:rsidR="00AD5501" w:rsidRPr="00AD5501">
        <w:t>Law</w:t>
      </w:r>
      <w:proofErr w:type="spellEnd"/>
      <w:r w:rsidR="00AD5501" w:rsidRPr="00AD5501">
        <w:t xml:space="preserve"> </w:t>
      </w:r>
      <w:proofErr w:type="spellStart"/>
      <w:r w:rsidR="00AD5501" w:rsidRPr="00AD5501">
        <w:t>of</w:t>
      </w:r>
      <w:proofErr w:type="spellEnd"/>
      <w:r w:rsidR="00AD5501" w:rsidRPr="00AD5501">
        <w:t xml:space="preserve"> </w:t>
      </w:r>
      <w:proofErr w:type="spellStart"/>
      <w:r w:rsidR="00AD5501" w:rsidRPr="00AD5501">
        <w:t>Exercise</w:t>
      </w:r>
      <w:proofErr w:type="spellEnd"/>
      <w:r w:rsidR="00AD3A94">
        <w:t xml:space="preserve"> </w:t>
      </w:r>
      <w:r>
        <w:t xml:space="preserve">– </w:t>
      </w:r>
      <w:proofErr w:type="spellStart"/>
      <w:r w:rsidR="00AD5501">
        <w:t>people</w:t>
      </w:r>
      <w:proofErr w:type="spellEnd"/>
      <w:r w:rsidR="00AD5501">
        <w:t xml:space="preserve"> </w:t>
      </w:r>
      <w:proofErr w:type="spellStart"/>
      <w:r w:rsidR="00AD5501">
        <w:t>get</w:t>
      </w:r>
      <w:proofErr w:type="spellEnd"/>
      <w:r w:rsidR="00AD5501">
        <w:t xml:space="preserve"> </w:t>
      </w:r>
      <w:proofErr w:type="spellStart"/>
      <w:r w:rsidR="00AD5501">
        <w:t>better</w:t>
      </w:r>
      <w:proofErr w:type="spellEnd"/>
      <w:r w:rsidR="00AD5501">
        <w:t xml:space="preserve"> </w:t>
      </w:r>
      <w:proofErr w:type="spellStart"/>
      <w:r w:rsidR="00AD5501">
        <w:t>with</w:t>
      </w:r>
      <w:proofErr w:type="spellEnd"/>
      <w:r w:rsidR="00AD5501">
        <w:t xml:space="preserve"> </w:t>
      </w:r>
      <w:proofErr w:type="spellStart"/>
      <w:r w:rsidR="00AD5501">
        <w:t>every</w:t>
      </w:r>
      <w:proofErr w:type="spellEnd"/>
      <w:r w:rsidR="00AD5501">
        <w:t xml:space="preserve"> </w:t>
      </w:r>
      <w:proofErr w:type="spellStart"/>
      <w:r w:rsidR="00AD5501">
        <w:t>repetition</w:t>
      </w:r>
      <w:proofErr w:type="spellEnd"/>
      <w:r w:rsidR="00AD5501">
        <w:t xml:space="preserve"> </w:t>
      </w:r>
      <w:proofErr w:type="spellStart"/>
      <w:r w:rsidR="00AD5501">
        <w:t>of</w:t>
      </w:r>
      <w:proofErr w:type="spellEnd"/>
      <w:r w:rsidR="00AD5501">
        <w:t xml:space="preserve"> </w:t>
      </w:r>
      <w:proofErr w:type="spellStart"/>
      <w:r w:rsidR="00AD5501">
        <w:t>some</w:t>
      </w:r>
      <w:proofErr w:type="spellEnd"/>
      <w:r w:rsidR="00AD5501">
        <w:t xml:space="preserve"> </w:t>
      </w:r>
      <w:proofErr w:type="spellStart"/>
      <w:r w:rsidR="00AD5501">
        <w:t>activity</w:t>
      </w:r>
      <w:proofErr w:type="spellEnd"/>
      <w:r w:rsidR="00AD5501">
        <w:t>.</w:t>
      </w:r>
      <w:r>
        <w:t xml:space="preserve"> </w:t>
      </w:r>
    </w:p>
  </w:footnote>
  <w:footnote w:id="2">
    <w:p w14:paraId="0B3D4D7E" w14:textId="02E40E00" w:rsidR="007860F2" w:rsidRDefault="007860F2" w:rsidP="007860F2">
      <w:pPr>
        <w:pStyle w:val="Textpoznpodarou"/>
      </w:pPr>
      <w:r>
        <w:rPr>
          <w:rStyle w:val="Znakapoznpodarou"/>
        </w:rPr>
        <w:footnoteRef/>
      </w:r>
      <w:r>
        <w:t xml:space="preserve"> </w:t>
      </w:r>
      <w:r w:rsidR="00F45ED5" w:rsidRPr="00F45ED5">
        <w:t>https://github.com/Scherifow/USE-OF-EMOTION-IN-DESIGNING-BI-DASHBO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791B92"/>
    <w:multiLevelType w:val="multilevel"/>
    <w:tmpl w:val="C25256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F70ED7"/>
    <w:multiLevelType w:val="multilevel"/>
    <w:tmpl w:val="7C3C8560"/>
    <w:lvl w:ilvl="0">
      <w:start w:val="1"/>
      <w:numFmt w:val="decimal"/>
      <w:lvlText w:val="%1."/>
      <w:lvlJc w:val="left"/>
      <w:pPr>
        <w:tabs>
          <w:tab w:val="num" w:pos="436"/>
        </w:tabs>
        <w:ind w:left="436" w:hanging="360"/>
      </w:pPr>
    </w:lvl>
    <w:lvl w:ilvl="1">
      <w:start w:val="1"/>
      <w:numFmt w:val="bullet"/>
      <w:lvlText w:val=""/>
      <w:lvlJc w:val="left"/>
      <w:pPr>
        <w:tabs>
          <w:tab w:val="num" w:pos="1156"/>
        </w:tabs>
        <w:ind w:left="1156" w:hanging="360"/>
      </w:pPr>
      <w:rPr>
        <w:rFonts w:ascii="Wingdings" w:hAnsi="Wingdings" w:cs="Times New Roman" w:hint="default"/>
        <w:i w:val="0"/>
      </w:rPr>
    </w:lvl>
    <w:lvl w:ilvl="2">
      <w:start w:val="1"/>
      <w:numFmt w:val="lowerRoman"/>
      <w:lvlText w:val="%3."/>
      <w:lvlJc w:val="right"/>
      <w:pPr>
        <w:tabs>
          <w:tab w:val="num" w:pos="1876"/>
        </w:tabs>
        <w:ind w:left="1876" w:hanging="180"/>
      </w:pPr>
    </w:lvl>
    <w:lvl w:ilvl="3">
      <w:start w:val="1"/>
      <w:numFmt w:val="decimal"/>
      <w:lvlText w:val="%4."/>
      <w:lvlJc w:val="left"/>
      <w:pPr>
        <w:tabs>
          <w:tab w:val="num" w:pos="2596"/>
        </w:tabs>
        <w:ind w:left="2596" w:hanging="360"/>
      </w:pPr>
    </w:lvl>
    <w:lvl w:ilvl="4">
      <w:start w:val="1"/>
      <w:numFmt w:val="lowerLetter"/>
      <w:lvlText w:val="%5."/>
      <w:lvlJc w:val="left"/>
      <w:pPr>
        <w:tabs>
          <w:tab w:val="num" w:pos="3316"/>
        </w:tabs>
        <w:ind w:left="3316" w:hanging="360"/>
      </w:pPr>
    </w:lvl>
    <w:lvl w:ilvl="5">
      <w:start w:val="1"/>
      <w:numFmt w:val="lowerRoman"/>
      <w:lvlText w:val="%6."/>
      <w:lvlJc w:val="right"/>
      <w:pPr>
        <w:tabs>
          <w:tab w:val="num" w:pos="4036"/>
        </w:tabs>
        <w:ind w:left="4036" w:hanging="180"/>
      </w:pPr>
    </w:lvl>
    <w:lvl w:ilvl="6">
      <w:start w:val="1"/>
      <w:numFmt w:val="decimal"/>
      <w:lvlText w:val="%7."/>
      <w:lvlJc w:val="left"/>
      <w:pPr>
        <w:tabs>
          <w:tab w:val="num" w:pos="4756"/>
        </w:tabs>
        <w:ind w:left="4756" w:hanging="360"/>
      </w:pPr>
    </w:lvl>
    <w:lvl w:ilvl="7">
      <w:start w:val="1"/>
      <w:numFmt w:val="lowerLetter"/>
      <w:lvlText w:val="%8."/>
      <w:lvlJc w:val="left"/>
      <w:pPr>
        <w:tabs>
          <w:tab w:val="num" w:pos="5476"/>
        </w:tabs>
        <w:ind w:left="5476" w:hanging="360"/>
      </w:pPr>
    </w:lvl>
    <w:lvl w:ilvl="8">
      <w:start w:val="1"/>
      <w:numFmt w:val="lowerRoman"/>
      <w:lvlText w:val="%9."/>
      <w:lvlJc w:val="right"/>
      <w:pPr>
        <w:tabs>
          <w:tab w:val="num" w:pos="6196"/>
        </w:tabs>
        <w:ind w:left="6196" w:hanging="180"/>
      </w:pPr>
    </w:lvl>
  </w:abstractNum>
  <w:abstractNum w:abstractNumId="3" w15:restartNumberingAfterBreak="0">
    <w:nsid w:val="1B3A3EBD"/>
    <w:multiLevelType w:val="hybridMultilevel"/>
    <w:tmpl w:val="4A8EAC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03F46AF"/>
    <w:multiLevelType w:val="hybridMultilevel"/>
    <w:tmpl w:val="0C3C9E68"/>
    <w:lvl w:ilvl="0" w:tplc="AF8ADDEA">
      <w:start w:val="1"/>
      <w:numFmt w:val="upperRoman"/>
      <w:lvlText w:val="%1."/>
      <w:lvlJc w:val="left"/>
      <w:pPr>
        <w:ind w:left="1004" w:hanging="720"/>
      </w:pPr>
      <w:rPr>
        <w:rFonts w:ascii="Arial" w:hAnsi="Arial" w:cs="Arial" w:hint="default"/>
        <w:color w:val="222222"/>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5" w15:restartNumberingAfterBreak="0">
    <w:nsid w:val="21BE3036"/>
    <w:multiLevelType w:val="multilevel"/>
    <w:tmpl w:val="8A124D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FDD6CF0"/>
    <w:multiLevelType w:val="multilevel"/>
    <w:tmpl w:val="52BEBC68"/>
    <w:lvl w:ilvl="0">
      <w:start w:val="1"/>
      <w:numFmt w:val="decimal"/>
      <w:pStyle w:val="NaslovSOR05"/>
      <w:lvlText w:val="%1 "/>
      <w:lvlJc w:val="left"/>
      <w:pPr>
        <w:tabs>
          <w:tab w:val="num" w:pos="284"/>
        </w:tabs>
        <w:ind w:left="284" w:hanging="284"/>
      </w:pPr>
      <w:rPr>
        <w:rFonts w:hint="default"/>
      </w:rPr>
    </w:lvl>
    <w:lvl w:ilvl="1">
      <w:start w:val="1"/>
      <w:numFmt w:val="decimal"/>
      <w:pStyle w:val="NaslovSOR0502"/>
      <w:lvlText w:val="%1.%2 "/>
      <w:lvlJc w:val="left"/>
      <w:pPr>
        <w:tabs>
          <w:tab w:val="num" w:pos="284"/>
        </w:tabs>
        <w:ind w:left="284" w:hanging="284"/>
      </w:pPr>
      <w:rPr>
        <w:rFonts w:hint="default"/>
      </w:rPr>
    </w:lvl>
    <w:lvl w:ilvl="2">
      <w:start w:val="1"/>
      <w:numFmt w:val="decimal"/>
      <w:lvlText w:val="%1.%2.%3 "/>
      <w:lvlJc w:val="left"/>
      <w:pPr>
        <w:tabs>
          <w:tab w:val="num" w:pos="1584"/>
        </w:tabs>
        <w:ind w:left="1584" w:hanging="504"/>
      </w:pPr>
      <w:rPr>
        <w:rFonts w:hint="default"/>
      </w:rPr>
    </w:lvl>
    <w:lvl w:ilvl="3">
      <w:start w:val="1"/>
      <w:numFmt w:val="decimal"/>
      <w:lvlText w:val="%1.%2.%3.%4 "/>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7" w15:restartNumberingAfterBreak="0">
    <w:nsid w:val="3727184B"/>
    <w:multiLevelType w:val="singleLevel"/>
    <w:tmpl w:val="0350959A"/>
    <w:lvl w:ilvl="0">
      <w:start w:val="1"/>
      <w:numFmt w:val="decimal"/>
      <w:lvlText w:val="%1."/>
      <w:legacy w:legacy="1" w:legacySpace="0" w:legacyIndent="360"/>
      <w:lvlJc w:val="left"/>
      <w:pPr>
        <w:ind w:left="360" w:hanging="360"/>
      </w:pPr>
      <w:rPr>
        <w:rFonts w:ascii="Times New Roman" w:hAnsi="Times New Roman" w:hint="default"/>
      </w:rPr>
    </w:lvl>
  </w:abstractNum>
  <w:abstractNum w:abstractNumId="8" w15:restartNumberingAfterBreak="0">
    <w:nsid w:val="3AC42FD2"/>
    <w:multiLevelType w:val="hybridMultilevel"/>
    <w:tmpl w:val="9432AC3E"/>
    <w:lvl w:ilvl="0" w:tplc="7BF02862">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DD7691"/>
    <w:multiLevelType w:val="singleLevel"/>
    <w:tmpl w:val="0809000F"/>
    <w:lvl w:ilvl="0">
      <w:start w:val="1"/>
      <w:numFmt w:val="decimal"/>
      <w:lvlText w:val="%1."/>
      <w:lvlJc w:val="left"/>
      <w:pPr>
        <w:tabs>
          <w:tab w:val="num" w:pos="360"/>
        </w:tabs>
        <w:ind w:left="360" w:hanging="360"/>
      </w:pPr>
    </w:lvl>
  </w:abstractNum>
  <w:abstractNum w:abstractNumId="10" w15:restartNumberingAfterBreak="0">
    <w:nsid w:val="549E79DD"/>
    <w:multiLevelType w:val="hybridMultilevel"/>
    <w:tmpl w:val="B040052C"/>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1" w15:restartNumberingAfterBreak="0">
    <w:nsid w:val="622F6445"/>
    <w:multiLevelType w:val="hybridMultilevel"/>
    <w:tmpl w:val="7C3C8560"/>
    <w:lvl w:ilvl="0" w:tplc="0424000F">
      <w:start w:val="1"/>
      <w:numFmt w:val="decimal"/>
      <w:lvlText w:val="%1."/>
      <w:lvlJc w:val="left"/>
      <w:pPr>
        <w:tabs>
          <w:tab w:val="num" w:pos="436"/>
        </w:tabs>
        <w:ind w:left="436" w:hanging="360"/>
      </w:pPr>
    </w:lvl>
    <w:lvl w:ilvl="1" w:tplc="6D4ECC24">
      <w:start w:val="1"/>
      <w:numFmt w:val="bullet"/>
      <w:lvlText w:val=""/>
      <w:lvlJc w:val="left"/>
      <w:pPr>
        <w:tabs>
          <w:tab w:val="num" w:pos="1156"/>
        </w:tabs>
        <w:ind w:left="1156" w:hanging="360"/>
      </w:pPr>
      <w:rPr>
        <w:rFonts w:ascii="Wingdings" w:hAnsi="Wingdings" w:cs="Times New Roman" w:hint="default"/>
        <w:i w:val="0"/>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2" w15:restartNumberingAfterBreak="0">
    <w:nsid w:val="6C474088"/>
    <w:multiLevelType w:val="hybridMultilevel"/>
    <w:tmpl w:val="B32AE1DA"/>
    <w:lvl w:ilvl="0" w:tplc="55E6B13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6CC10082"/>
    <w:multiLevelType w:val="hybridMultilevel"/>
    <w:tmpl w:val="2FD8F4F2"/>
    <w:lvl w:ilvl="0" w:tplc="6D4ECC24">
      <w:start w:val="1"/>
      <w:numFmt w:val="bullet"/>
      <w:lvlText w:val=""/>
      <w:lvlJc w:val="left"/>
      <w:pPr>
        <w:tabs>
          <w:tab w:val="num" w:pos="360"/>
        </w:tabs>
        <w:ind w:left="360" w:hanging="360"/>
      </w:pPr>
      <w:rPr>
        <w:rFonts w:ascii="Wingdings" w:hAnsi="Wingdings" w:cs="Times New Roman" w:hint="default"/>
        <w:i w:val="0"/>
      </w:rPr>
    </w:lvl>
    <w:lvl w:ilvl="1" w:tplc="04240003" w:tentative="1">
      <w:start w:val="1"/>
      <w:numFmt w:val="bullet"/>
      <w:lvlText w:val="o"/>
      <w:lvlJc w:val="left"/>
      <w:pPr>
        <w:tabs>
          <w:tab w:val="num" w:pos="1080"/>
        </w:tabs>
        <w:ind w:left="1080" w:hanging="360"/>
      </w:pPr>
      <w:rPr>
        <w:rFonts w:ascii="Courier New" w:hAnsi="Courier New" w:cs="Courier New" w:hint="default"/>
      </w:rPr>
    </w:lvl>
    <w:lvl w:ilvl="2" w:tplc="04240005" w:tentative="1">
      <w:start w:val="1"/>
      <w:numFmt w:val="bullet"/>
      <w:lvlText w:val=""/>
      <w:lvlJc w:val="left"/>
      <w:pPr>
        <w:tabs>
          <w:tab w:val="num" w:pos="1800"/>
        </w:tabs>
        <w:ind w:left="1800" w:hanging="360"/>
      </w:pPr>
      <w:rPr>
        <w:rFonts w:ascii="Wingdings" w:hAnsi="Wingdings" w:hint="default"/>
      </w:rPr>
    </w:lvl>
    <w:lvl w:ilvl="3" w:tplc="04240001" w:tentative="1">
      <w:start w:val="1"/>
      <w:numFmt w:val="bullet"/>
      <w:lvlText w:val=""/>
      <w:lvlJc w:val="left"/>
      <w:pPr>
        <w:tabs>
          <w:tab w:val="num" w:pos="2520"/>
        </w:tabs>
        <w:ind w:left="2520" w:hanging="360"/>
      </w:pPr>
      <w:rPr>
        <w:rFonts w:ascii="Symbol" w:hAnsi="Symbol" w:hint="default"/>
      </w:rPr>
    </w:lvl>
    <w:lvl w:ilvl="4" w:tplc="04240003" w:tentative="1">
      <w:start w:val="1"/>
      <w:numFmt w:val="bullet"/>
      <w:lvlText w:val="o"/>
      <w:lvlJc w:val="left"/>
      <w:pPr>
        <w:tabs>
          <w:tab w:val="num" w:pos="3240"/>
        </w:tabs>
        <w:ind w:left="3240" w:hanging="360"/>
      </w:pPr>
      <w:rPr>
        <w:rFonts w:ascii="Courier New" w:hAnsi="Courier New" w:cs="Courier New" w:hint="default"/>
      </w:rPr>
    </w:lvl>
    <w:lvl w:ilvl="5" w:tplc="04240005" w:tentative="1">
      <w:start w:val="1"/>
      <w:numFmt w:val="bullet"/>
      <w:lvlText w:val=""/>
      <w:lvlJc w:val="left"/>
      <w:pPr>
        <w:tabs>
          <w:tab w:val="num" w:pos="3960"/>
        </w:tabs>
        <w:ind w:left="3960" w:hanging="360"/>
      </w:pPr>
      <w:rPr>
        <w:rFonts w:ascii="Wingdings" w:hAnsi="Wingdings" w:hint="default"/>
      </w:rPr>
    </w:lvl>
    <w:lvl w:ilvl="6" w:tplc="04240001" w:tentative="1">
      <w:start w:val="1"/>
      <w:numFmt w:val="bullet"/>
      <w:lvlText w:val=""/>
      <w:lvlJc w:val="left"/>
      <w:pPr>
        <w:tabs>
          <w:tab w:val="num" w:pos="4680"/>
        </w:tabs>
        <w:ind w:left="4680" w:hanging="360"/>
      </w:pPr>
      <w:rPr>
        <w:rFonts w:ascii="Symbol" w:hAnsi="Symbol" w:hint="default"/>
      </w:rPr>
    </w:lvl>
    <w:lvl w:ilvl="7" w:tplc="04240003" w:tentative="1">
      <w:start w:val="1"/>
      <w:numFmt w:val="bullet"/>
      <w:lvlText w:val="o"/>
      <w:lvlJc w:val="left"/>
      <w:pPr>
        <w:tabs>
          <w:tab w:val="num" w:pos="5400"/>
        </w:tabs>
        <w:ind w:left="5400" w:hanging="360"/>
      </w:pPr>
      <w:rPr>
        <w:rFonts w:ascii="Courier New" w:hAnsi="Courier New" w:cs="Courier New" w:hint="default"/>
      </w:rPr>
    </w:lvl>
    <w:lvl w:ilvl="8" w:tplc="0424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73CC2D64"/>
    <w:multiLevelType w:val="multilevel"/>
    <w:tmpl w:val="407C50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E66C1F"/>
    <w:multiLevelType w:val="hybridMultilevel"/>
    <w:tmpl w:val="5EB4B016"/>
    <w:lvl w:ilvl="0" w:tplc="0424000F">
      <w:start w:val="1"/>
      <w:numFmt w:val="decimal"/>
      <w:lvlText w:val="%1."/>
      <w:lvlJc w:val="left"/>
      <w:pPr>
        <w:tabs>
          <w:tab w:val="num" w:pos="436"/>
        </w:tabs>
        <w:ind w:left="436" w:hanging="360"/>
      </w:pPr>
    </w:lvl>
    <w:lvl w:ilvl="1" w:tplc="04240019" w:tentative="1">
      <w:start w:val="1"/>
      <w:numFmt w:val="lowerLetter"/>
      <w:lvlText w:val="%2."/>
      <w:lvlJc w:val="left"/>
      <w:pPr>
        <w:tabs>
          <w:tab w:val="num" w:pos="1156"/>
        </w:tabs>
        <w:ind w:left="1156" w:hanging="360"/>
      </w:p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6" w15:restartNumberingAfterBreak="0">
    <w:nsid w:val="7E8C1B76"/>
    <w:multiLevelType w:val="hybridMultilevel"/>
    <w:tmpl w:val="848E9AB0"/>
    <w:lvl w:ilvl="0" w:tplc="0424000F">
      <w:start w:val="1"/>
      <w:numFmt w:val="decimal"/>
      <w:lvlText w:val="%1."/>
      <w:lvlJc w:val="left"/>
      <w:pPr>
        <w:tabs>
          <w:tab w:val="num" w:pos="436"/>
        </w:tabs>
        <w:ind w:left="436" w:hanging="360"/>
      </w:pPr>
    </w:lvl>
    <w:lvl w:ilvl="1" w:tplc="55E6B13E">
      <w:start w:val="1"/>
      <w:numFmt w:val="bullet"/>
      <w:lvlText w:val="-"/>
      <w:lvlJc w:val="left"/>
      <w:pPr>
        <w:tabs>
          <w:tab w:val="num" w:pos="1156"/>
        </w:tabs>
        <w:ind w:left="1156" w:hanging="360"/>
      </w:pPr>
      <w:rPr>
        <w:rFonts w:ascii="Times New Roman" w:hAnsi="Times New Roman" w:cs="Times New Roman" w:hint="default"/>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7" w15:restartNumberingAfterBreak="0">
    <w:nsid w:val="7E8E6FC1"/>
    <w:multiLevelType w:val="hybridMultilevel"/>
    <w:tmpl w:val="C460126A"/>
    <w:lvl w:ilvl="0" w:tplc="C6DA475A">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1"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5"/>
  </w:num>
  <w:num w:numId="4">
    <w:abstractNumId w:val="9"/>
  </w:num>
  <w:num w:numId="5">
    <w:abstractNumId w:val="7"/>
  </w:num>
  <w:num w:numId="6">
    <w:abstractNumId w:val="11"/>
  </w:num>
  <w:num w:numId="7">
    <w:abstractNumId w:val="13"/>
  </w:num>
  <w:num w:numId="8">
    <w:abstractNumId w:val="2"/>
  </w:num>
  <w:num w:numId="9">
    <w:abstractNumId w:val="16"/>
  </w:num>
  <w:num w:numId="10">
    <w:abstractNumId w:val="5"/>
  </w:num>
  <w:num w:numId="11">
    <w:abstractNumId w:val="6"/>
  </w:num>
  <w:num w:numId="12">
    <w:abstractNumId w:val="8"/>
  </w:num>
  <w:num w:numId="13">
    <w:abstractNumId w:val="17"/>
  </w:num>
  <w:num w:numId="14">
    <w:abstractNumId w:val="6"/>
  </w:num>
  <w:num w:numId="15">
    <w:abstractNumId w:val="12"/>
  </w:num>
  <w:num w:numId="16">
    <w:abstractNumId w:val="14"/>
  </w:num>
  <w:num w:numId="17">
    <w:abstractNumId w:val="6"/>
  </w:num>
  <w:num w:numId="18">
    <w:abstractNumId w:val="1"/>
  </w:num>
  <w:num w:numId="19">
    <w:abstractNumId w:val="6"/>
  </w:num>
  <w:num w:numId="20">
    <w:abstractNumId w:val="4"/>
  </w:num>
  <w:num w:numId="21">
    <w:abstractNumId w:val="10"/>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6" w:nlCheck="1" w:checkStyle="1"/>
  <w:activeWritingStyle w:appName="MSWord" w:lang="fr-FR" w:vendorID="64" w:dllVersion="6" w:nlCheck="1" w:checkStyle="1"/>
  <w:activeWritingStyle w:appName="MSWord" w:lang="en-GB" w:vendorID="64" w:dllVersion="4096" w:nlCheck="1" w:checkStyle="0"/>
  <w:activeWritingStyle w:appName="MSWord" w:lang="cs-CZ" w:vendorID="64" w:dllVersion="4096" w:nlCheck="1" w:checkStyle="0"/>
  <w:activeWritingStyle w:appName="MSWord" w:lang="en-GB" w:vendorID="64" w:dllVersion="0" w:nlCheck="1" w:checkStyle="0"/>
  <w:activeWritingStyle w:appName="MSWord" w:lang="cs-CZ"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0MTQ0NzA2MbIwtjRV0lEKTi0uzszPAykwNKwFAGMyrkctAAAA"/>
  </w:docVars>
  <w:rsids>
    <w:rsidRoot w:val="00082FA6"/>
    <w:rsid w:val="0000144E"/>
    <w:rsid w:val="00004057"/>
    <w:rsid w:val="000106B4"/>
    <w:rsid w:val="00014839"/>
    <w:rsid w:val="0001716A"/>
    <w:rsid w:val="00022240"/>
    <w:rsid w:val="00026FDB"/>
    <w:rsid w:val="000318D2"/>
    <w:rsid w:val="00032CC3"/>
    <w:rsid w:val="00036EC3"/>
    <w:rsid w:val="00037EB1"/>
    <w:rsid w:val="000444B5"/>
    <w:rsid w:val="00044B04"/>
    <w:rsid w:val="00046E24"/>
    <w:rsid w:val="0004773F"/>
    <w:rsid w:val="00055B1C"/>
    <w:rsid w:val="0006042F"/>
    <w:rsid w:val="00060DC3"/>
    <w:rsid w:val="000625C5"/>
    <w:rsid w:val="000673BF"/>
    <w:rsid w:val="00071102"/>
    <w:rsid w:val="0007668F"/>
    <w:rsid w:val="00082731"/>
    <w:rsid w:val="00082FA6"/>
    <w:rsid w:val="000957C3"/>
    <w:rsid w:val="000A1E7B"/>
    <w:rsid w:val="000A3827"/>
    <w:rsid w:val="000A4BC1"/>
    <w:rsid w:val="000A6DEC"/>
    <w:rsid w:val="000A7A83"/>
    <w:rsid w:val="000B11A1"/>
    <w:rsid w:val="000B1577"/>
    <w:rsid w:val="000B4644"/>
    <w:rsid w:val="000B6F38"/>
    <w:rsid w:val="000C2BBA"/>
    <w:rsid w:val="000C2BEC"/>
    <w:rsid w:val="000C3456"/>
    <w:rsid w:val="000D26B0"/>
    <w:rsid w:val="000D3386"/>
    <w:rsid w:val="000E1051"/>
    <w:rsid w:val="000F3A40"/>
    <w:rsid w:val="00106946"/>
    <w:rsid w:val="00111ABF"/>
    <w:rsid w:val="00112E57"/>
    <w:rsid w:val="00114EC4"/>
    <w:rsid w:val="00116424"/>
    <w:rsid w:val="0012027C"/>
    <w:rsid w:val="00120EA4"/>
    <w:rsid w:val="00120F33"/>
    <w:rsid w:val="001213BB"/>
    <w:rsid w:val="00122093"/>
    <w:rsid w:val="001225B6"/>
    <w:rsid w:val="0012466E"/>
    <w:rsid w:val="001274E5"/>
    <w:rsid w:val="001326A3"/>
    <w:rsid w:val="00133F0D"/>
    <w:rsid w:val="00135817"/>
    <w:rsid w:val="00135AD3"/>
    <w:rsid w:val="00141FBE"/>
    <w:rsid w:val="00147F63"/>
    <w:rsid w:val="00150519"/>
    <w:rsid w:val="001532B0"/>
    <w:rsid w:val="001566C2"/>
    <w:rsid w:val="001569EF"/>
    <w:rsid w:val="00161283"/>
    <w:rsid w:val="001646BD"/>
    <w:rsid w:val="0016671A"/>
    <w:rsid w:val="001716F4"/>
    <w:rsid w:val="001730C4"/>
    <w:rsid w:val="001735E0"/>
    <w:rsid w:val="0018088A"/>
    <w:rsid w:val="001957BE"/>
    <w:rsid w:val="001A3C39"/>
    <w:rsid w:val="001B2309"/>
    <w:rsid w:val="001B2F1F"/>
    <w:rsid w:val="001C1ED3"/>
    <w:rsid w:val="001D3833"/>
    <w:rsid w:val="001D4713"/>
    <w:rsid w:val="001E391B"/>
    <w:rsid w:val="001E459C"/>
    <w:rsid w:val="001F0FDA"/>
    <w:rsid w:val="001F5621"/>
    <w:rsid w:val="001F5FFD"/>
    <w:rsid w:val="002009CB"/>
    <w:rsid w:val="00200C4A"/>
    <w:rsid w:val="00201FC5"/>
    <w:rsid w:val="00212110"/>
    <w:rsid w:val="002150F2"/>
    <w:rsid w:val="002165BB"/>
    <w:rsid w:val="00217A8A"/>
    <w:rsid w:val="002253F1"/>
    <w:rsid w:val="002258FF"/>
    <w:rsid w:val="0023302B"/>
    <w:rsid w:val="0024742B"/>
    <w:rsid w:val="00256499"/>
    <w:rsid w:val="0026182F"/>
    <w:rsid w:val="0026214F"/>
    <w:rsid w:val="0026659B"/>
    <w:rsid w:val="002709CB"/>
    <w:rsid w:val="002744D0"/>
    <w:rsid w:val="00277FEA"/>
    <w:rsid w:val="00280330"/>
    <w:rsid w:val="00282F7F"/>
    <w:rsid w:val="002A13D1"/>
    <w:rsid w:val="002A4003"/>
    <w:rsid w:val="002B1CE2"/>
    <w:rsid w:val="002B1D90"/>
    <w:rsid w:val="002B7418"/>
    <w:rsid w:val="002B7C38"/>
    <w:rsid w:val="002C21EA"/>
    <w:rsid w:val="002C3ED6"/>
    <w:rsid w:val="002C41B1"/>
    <w:rsid w:val="002C4539"/>
    <w:rsid w:val="002D17DD"/>
    <w:rsid w:val="002D3350"/>
    <w:rsid w:val="002E1BEF"/>
    <w:rsid w:val="002F7FCD"/>
    <w:rsid w:val="00301FE3"/>
    <w:rsid w:val="0030651B"/>
    <w:rsid w:val="00310563"/>
    <w:rsid w:val="00311A2E"/>
    <w:rsid w:val="00312455"/>
    <w:rsid w:val="00312A3A"/>
    <w:rsid w:val="00313934"/>
    <w:rsid w:val="00314CE8"/>
    <w:rsid w:val="003163AD"/>
    <w:rsid w:val="00316AE3"/>
    <w:rsid w:val="00321A46"/>
    <w:rsid w:val="00334137"/>
    <w:rsid w:val="003457DD"/>
    <w:rsid w:val="00356400"/>
    <w:rsid w:val="0035731B"/>
    <w:rsid w:val="0036333A"/>
    <w:rsid w:val="00364214"/>
    <w:rsid w:val="0036597A"/>
    <w:rsid w:val="00375AE3"/>
    <w:rsid w:val="0037687A"/>
    <w:rsid w:val="00381610"/>
    <w:rsid w:val="00382D62"/>
    <w:rsid w:val="00384026"/>
    <w:rsid w:val="003840FA"/>
    <w:rsid w:val="00384AE8"/>
    <w:rsid w:val="00386A1F"/>
    <w:rsid w:val="00390D56"/>
    <w:rsid w:val="003A721B"/>
    <w:rsid w:val="003B0D49"/>
    <w:rsid w:val="003B32B7"/>
    <w:rsid w:val="003B5FC7"/>
    <w:rsid w:val="003B77B6"/>
    <w:rsid w:val="003C22BF"/>
    <w:rsid w:val="003C7A42"/>
    <w:rsid w:val="003D401D"/>
    <w:rsid w:val="003D42EE"/>
    <w:rsid w:val="003D7C7B"/>
    <w:rsid w:val="003E1C56"/>
    <w:rsid w:val="003E66D0"/>
    <w:rsid w:val="003F37C6"/>
    <w:rsid w:val="003F4086"/>
    <w:rsid w:val="003F480D"/>
    <w:rsid w:val="003F5E6D"/>
    <w:rsid w:val="003F6721"/>
    <w:rsid w:val="003F6DB0"/>
    <w:rsid w:val="003F7905"/>
    <w:rsid w:val="00401319"/>
    <w:rsid w:val="00417C53"/>
    <w:rsid w:val="00417ECC"/>
    <w:rsid w:val="00420CA9"/>
    <w:rsid w:val="004263D0"/>
    <w:rsid w:val="00426A18"/>
    <w:rsid w:val="00436F61"/>
    <w:rsid w:val="0045455C"/>
    <w:rsid w:val="00464D06"/>
    <w:rsid w:val="0046545D"/>
    <w:rsid w:val="00473ACF"/>
    <w:rsid w:val="00473E07"/>
    <w:rsid w:val="0047718E"/>
    <w:rsid w:val="0048127F"/>
    <w:rsid w:val="00481DF3"/>
    <w:rsid w:val="00487C9D"/>
    <w:rsid w:val="00493876"/>
    <w:rsid w:val="00495142"/>
    <w:rsid w:val="004A06F5"/>
    <w:rsid w:val="004B02FE"/>
    <w:rsid w:val="004B5449"/>
    <w:rsid w:val="004B66C0"/>
    <w:rsid w:val="004D3128"/>
    <w:rsid w:val="004D5105"/>
    <w:rsid w:val="004D51CB"/>
    <w:rsid w:val="004E08F9"/>
    <w:rsid w:val="004E3EC2"/>
    <w:rsid w:val="004E3FC6"/>
    <w:rsid w:val="004E794D"/>
    <w:rsid w:val="00502CAE"/>
    <w:rsid w:val="005030E5"/>
    <w:rsid w:val="00503273"/>
    <w:rsid w:val="005034B8"/>
    <w:rsid w:val="00504FDA"/>
    <w:rsid w:val="0051005E"/>
    <w:rsid w:val="00510E30"/>
    <w:rsid w:val="00512C62"/>
    <w:rsid w:val="00520E7C"/>
    <w:rsid w:val="00521C81"/>
    <w:rsid w:val="00522168"/>
    <w:rsid w:val="00523998"/>
    <w:rsid w:val="00530EF0"/>
    <w:rsid w:val="00537AAF"/>
    <w:rsid w:val="00540C52"/>
    <w:rsid w:val="005410DB"/>
    <w:rsid w:val="00543E9A"/>
    <w:rsid w:val="005447C4"/>
    <w:rsid w:val="00550751"/>
    <w:rsid w:val="00551A08"/>
    <w:rsid w:val="00553448"/>
    <w:rsid w:val="00566563"/>
    <w:rsid w:val="00566648"/>
    <w:rsid w:val="005709FE"/>
    <w:rsid w:val="00574268"/>
    <w:rsid w:val="0057705E"/>
    <w:rsid w:val="00582834"/>
    <w:rsid w:val="005834A0"/>
    <w:rsid w:val="0058373E"/>
    <w:rsid w:val="005869D8"/>
    <w:rsid w:val="00594532"/>
    <w:rsid w:val="005A36F2"/>
    <w:rsid w:val="005B0063"/>
    <w:rsid w:val="005B3788"/>
    <w:rsid w:val="005B5D4B"/>
    <w:rsid w:val="005B7BA1"/>
    <w:rsid w:val="005C1BE0"/>
    <w:rsid w:val="005C3052"/>
    <w:rsid w:val="005C376F"/>
    <w:rsid w:val="005C606B"/>
    <w:rsid w:val="005C66C7"/>
    <w:rsid w:val="005D5B69"/>
    <w:rsid w:val="005E4790"/>
    <w:rsid w:val="005F1563"/>
    <w:rsid w:val="005F16C8"/>
    <w:rsid w:val="005F2F25"/>
    <w:rsid w:val="00601864"/>
    <w:rsid w:val="00613056"/>
    <w:rsid w:val="00613AFC"/>
    <w:rsid w:val="00624D57"/>
    <w:rsid w:val="006264A6"/>
    <w:rsid w:val="00641187"/>
    <w:rsid w:val="00642FFB"/>
    <w:rsid w:val="006437EB"/>
    <w:rsid w:val="00643E7A"/>
    <w:rsid w:val="00645680"/>
    <w:rsid w:val="00646AD2"/>
    <w:rsid w:val="00653BAA"/>
    <w:rsid w:val="00654075"/>
    <w:rsid w:val="0065478D"/>
    <w:rsid w:val="0065531B"/>
    <w:rsid w:val="006615DC"/>
    <w:rsid w:val="00664895"/>
    <w:rsid w:val="0067129F"/>
    <w:rsid w:val="00677E8F"/>
    <w:rsid w:val="006806A9"/>
    <w:rsid w:val="00681918"/>
    <w:rsid w:val="00693316"/>
    <w:rsid w:val="006A0DF4"/>
    <w:rsid w:val="006B0527"/>
    <w:rsid w:val="006B073B"/>
    <w:rsid w:val="006B19B3"/>
    <w:rsid w:val="006B3EA8"/>
    <w:rsid w:val="006B4920"/>
    <w:rsid w:val="006B5A16"/>
    <w:rsid w:val="006B7ADC"/>
    <w:rsid w:val="006C2D10"/>
    <w:rsid w:val="006C49BE"/>
    <w:rsid w:val="006C5807"/>
    <w:rsid w:val="006D0DC3"/>
    <w:rsid w:val="006D11C6"/>
    <w:rsid w:val="006D11D6"/>
    <w:rsid w:val="006D3BAF"/>
    <w:rsid w:val="006D3F45"/>
    <w:rsid w:val="006D4611"/>
    <w:rsid w:val="006D54F4"/>
    <w:rsid w:val="006E2947"/>
    <w:rsid w:val="006E2EE1"/>
    <w:rsid w:val="006F2CAF"/>
    <w:rsid w:val="006F479D"/>
    <w:rsid w:val="006F47F4"/>
    <w:rsid w:val="006F48FD"/>
    <w:rsid w:val="006F59DB"/>
    <w:rsid w:val="006F76E7"/>
    <w:rsid w:val="00705CB7"/>
    <w:rsid w:val="00717A34"/>
    <w:rsid w:val="00720298"/>
    <w:rsid w:val="00725851"/>
    <w:rsid w:val="0072669B"/>
    <w:rsid w:val="00726AD4"/>
    <w:rsid w:val="007332F7"/>
    <w:rsid w:val="00736094"/>
    <w:rsid w:val="00737D81"/>
    <w:rsid w:val="00751CDD"/>
    <w:rsid w:val="00760BCF"/>
    <w:rsid w:val="00764C1E"/>
    <w:rsid w:val="007655E7"/>
    <w:rsid w:val="00766B0E"/>
    <w:rsid w:val="00772D49"/>
    <w:rsid w:val="00773FA8"/>
    <w:rsid w:val="00777EB7"/>
    <w:rsid w:val="0078042D"/>
    <w:rsid w:val="00780588"/>
    <w:rsid w:val="00783131"/>
    <w:rsid w:val="00785176"/>
    <w:rsid w:val="007860F2"/>
    <w:rsid w:val="00787F7B"/>
    <w:rsid w:val="007949C6"/>
    <w:rsid w:val="00795358"/>
    <w:rsid w:val="007A5E62"/>
    <w:rsid w:val="007B291C"/>
    <w:rsid w:val="007B522E"/>
    <w:rsid w:val="007B7955"/>
    <w:rsid w:val="007C2E7D"/>
    <w:rsid w:val="007C6583"/>
    <w:rsid w:val="007D0626"/>
    <w:rsid w:val="007D3EAF"/>
    <w:rsid w:val="007E260E"/>
    <w:rsid w:val="007E3275"/>
    <w:rsid w:val="007F0678"/>
    <w:rsid w:val="007F24D7"/>
    <w:rsid w:val="007F5138"/>
    <w:rsid w:val="007F5559"/>
    <w:rsid w:val="007F72CA"/>
    <w:rsid w:val="00800EEF"/>
    <w:rsid w:val="00801E87"/>
    <w:rsid w:val="00805C9F"/>
    <w:rsid w:val="00807BC9"/>
    <w:rsid w:val="0081208A"/>
    <w:rsid w:val="008207A0"/>
    <w:rsid w:val="00822C1F"/>
    <w:rsid w:val="008243A0"/>
    <w:rsid w:val="00837FB4"/>
    <w:rsid w:val="00841A5E"/>
    <w:rsid w:val="008462F6"/>
    <w:rsid w:val="00853894"/>
    <w:rsid w:val="0085541B"/>
    <w:rsid w:val="008565DE"/>
    <w:rsid w:val="00857BFA"/>
    <w:rsid w:val="00860BD9"/>
    <w:rsid w:val="008659E0"/>
    <w:rsid w:val="00866B8F"/>
    <w:rsid w:val="00872E7B"/>
    <w:rsid w:val="00876B42"/>
    <w:rsid w:val="00887309"/>
    <w:rsid w:val="0089295E"/>
    <w:rsid w:val="008940E4"/>
    <w:rsid w:val="008A37C7"/>
    <w:rsid w:val="008A4B55"/>
    <w:rsid w:val="008B2AE8"/>
    <w:rsid w:val="008B3DF2"/>
    <w:rsid w:val="008B4A91"/>
    <w:rsid w:val="008D0C74"/>
    <w:rsid w:val="008D1C45"/>
    <w:rsid w:val="008D2521"/>
    <w:rsid w:val="008D3351"/>
    <w:rsid w:val="008D3DD9"/>
    <w:rsid w:val="008E6D9B"/>
    <w:rsid w:val="008F0D65"/>
    <w:rsid w:val="00901466"/>
    <w:rsid w:val="00904655"/>
    <w:rsid w:val="00904C10"/>
    <w:rsid w:val="00905EFD"/>
    <w:rsid w:val="00906855"/>
    <w:rsid w:val="0091029A"/>
    <w:rsid w:val="00912918"/>
    <w:rsid w:val="00914CB9"/>
    <w:rsid w:val="009175CC"/>
    <w:rsid w:val="009206B4"/>
    <w:rsid w:val="00923BC3"/>
    <w:rsid w:val="009248EE"/>
    <w:rsid w:val="00935478"/>
    <w:rsid w:val="00943782"/>
    <w:rsid w:val="00953282"/>
    <w:rsid w:val="00963549"/>
    <w:rsid w:val="00963EC2"/>
    <w:rsid w:val="00963F01"/>
    <w:rsid w:val="00966D92"/>
    <w:rsid w:val="009753FF"/>
    <w:rsid w:val="00984904"/>
    <w:rsid w:val="0099259E"/>
    <w:rsid w:val="00992777"/>
    <w:rsid w:val="009950C8"/>
    <w:rsid w:val="00995358"/>
    <w:rsid w:val="009A250A"/>
    <w:rsid w:val="009B286C"/>
    <w:rsid w:val="009B505B"/>
    <w:rsid w:val="009B7D01"/>
    <w:rsid w:val="009C0AE2"/>
    <w:rsid w:val="009C2DB6"/>
    <w:rsid w:val="009C682A"/>
    <w:rsid w:val="009C6BB6"/>
    <w:rsid w:val="009D569E"/>
    <w:rsid w:val="009D6851"/>
    <w:rsid w:val="009E3037"/>
    <w:rsid w:val="009E52DC"/>
    <w:rsid w:val="009E7F18"/>
    <w:rsid w:val="009F150A"/>
    <w:rsid w:val="00A0319E"/>
    <w:rsid w:val="00A12AD3"/>
    <w:rsid w:val="00A148E1"/>
    <w:rsid w:val="00A20754"/>
    <w:rsid w:val="00A27071"/>
    <w:rsid w:val="00A3094C"/>
    <w:rsid w:val="00A312EF"/>
    <w:rsid w:val="00A41C83"/>
    <w:rsid w:val="00A4529B"/>
    <w:rsid w:val="00A51028"/>
    <w:rsid w:val="00A5185B"/>
    <w:rsid w:val="00A5546B"/>
    <w:rsid w:val="00A5560A"/>
    <w:rsid w:val="00A66E54"/>
    <w:rsid w:val="00A71D20"/>
    <w:rsid w:val="00A801CA"/>
    <w:rsid w:val="00A807A8"/>
    <w:rsid w:val="00A81E16"/>
    <w:rsid w:val="00A81E49"/>
    <w:rsid w:val="00A81F43"/>
    <w:rsid w:val="00A8244E"/>
    <w:rsid w:val="00A87393"/>
    <w:rsid w:val="00A90846"/>
    <w:rsid w:val="00A92318"/>
    <w:rsid w:val="00A965E4"/>
    <w:rsid w:val="00A96E4C"/>
    <w:rsid w:val="00AA42FF"/>
    <w:rsid w:val="00AB32A8"/>
    <w:rsid w:val="00AB4DA5"/>
    <w:rsid w:val="00AC1849"/>
    <w:rsid w:val="00AC24CE"/>
    <w:rsid w:val="00AC4C0A"/>
    <w:rsid w:val="00AD0143"/>
    <w:rsid w:val="00AD14D9"/>
    <w:rsid w:val="00AD3A94"/>
    <w:rsid w:val="00AD5501"/>
    <w:rsid w:val="00AD70D3"/>
    <w:rsid w:val="00AD7B74"/>
    <w:rsid w:val="00AE1E3B"/>
    <w:rsid w:val="00AE2DDE"/>
    <w:rsid w:val="00AE7E10"/>
    <w:rsid w:val="00AE7FDB"/>
    <w:rsid w:val="00AF320F"/>
    <w:rsid w:val="00AF5FCA"/>
    <w:rsid w:val="00B00732"/>
    <w:rsid w:val="00B03CF1"/>
    <w:rsid w:val="00B07F1E"/>
    <w:rsid w:val="00B155BF"/>
    <w:rsid w:val="00B24D55"/>
    <w:rsid w:val="00B25CC4"/>
    <w:rsid w:val="00B501BB"/>
    <w:rsid w:val="00B512AF"/>
    <w:rsid w:val="00B52174"/>
    <w:rsid w:val="00B5698C"/>
    <w:rsid w:val="00B60774"/>
    <w:rsid w:val="00B6432C"/>
    <w:rsid w:val="00B7031C"/>
    <w:rsid w:val="00B72875"/>
    <w:rsid w:val="00B838C3"/>
    <w:rsid w:val="00B90620"/>
    <w:rsid w:val="00B9528D"/>
    <w:rsid w:val="00BA0DB8"/>
    <w:rsid w:val="00BA0E7B"/>
    <w:rsid w:val="00BA1BB5"/>
    <w:rsid w:val="00BA5FF2"/>
    <w:rsid w:val="00BB2531"/>
    <w:rsid w:val="00BB369F"/>
    <w:rsid w:val="00BB4156"/>
    <w:rsid w:val="00BB696D"/>
    <w:rsid w:val="00BC0AEB"/>
    <w:rsid w:val="00BD0022"/>
    <w:rsid w:val="00BE0924"/>
    <w:rsid w:val="00BF6BA1"/>
    <w:rsid w:val="00BF7D73"/>
    <w:rsid w:val="00C01715"/>
    <w:rsid w:val="00C103E3"/>
    <w:rsid w:val="00C2041D"/>
    <w:rsid w:val="00C21AE7"/>
    <w:rsid w:val="00C259D5"/>
    <w:rsid w:val="00C3639F"/>
    <w:rsid w:val="00C43990"/>
    <w:rsid w:val="00C51361"/>
    <w:rsid w:val="00C52FE7"/>
    <w:rsid w:val="00C56918"/>
    <w:rsid w:val="00C633DF"/>
    <w:rsid w:val="00C65B55"/>
    <w:rsid w:val="00C65BE9"/>
    <w:rsid w:val="00C65CFD"/>
    <w:rsid w:val="00C7019B"/>
    <w:rsid w:val="00C71D8C"/>
    <w:rsid w:val="00C8025B"/>
    <w:rsid w:val="00C8058E"/>
    <w:rsid w:val="00C83B3E"/>
    <w:rsid w:val="00C8404E"/>
    <w:rsid w:val="00C86C50"/>
    <w:rsid w:val="00C93C98"/>
    <w:rsid w:val="00C941F7"/>
    <w:rsid w:val="00C94B15"/>
    <w:rsid w:val="00C95039"/>
    <w:rsid w:val="00C96E85"/>
    <w:rsid w:val="00C97061"/>
    <w:rsid w:val="00C97168"/>
    <w:rsid w:val="00C97A05"/>
    <w:rsid w:val="00CA540B"/>
    <w:rsid w:val="00CB417D"/>
    <w:rsid w:val="00CB5871"/>
    <w:rsid w:val="00CB6B73"/>
    <w:rsid w:val="00CB716C"/>
    <w:rsid w:val="00CB7B13"/>
    <w:rsid w:val="00CC3604"/>
    <w:rsid w:val="00CC3663"/>
    <w:rsid w:val="00CC628F"/>
    <w:rsid w:val="00CD319E"/>
    <w:rsid w:val="00CD4237"/>
    <w:rsid w:val="00CE5B60"/>
    <w:rsid w:val="00CE71D2"/>
    <w:rsid w:val="00CF0348"/>
    <w:rsid w:val="00CF0B07"/>
    <w:rsid w:val="00CF42FD"/>
    <w:rsid w:val="00CF60C5"/>
    <w:rsid w:val="00D01A63"/>
    <w:rsid w:val="00D027E4"/>
    <w:rsid w:val="00D02DF8"/>
    <w:rsid w:val="00D121E9"/>
    <w:rsid w:val="00D13A04"/>
    <w:rsid w:val="00D13D2A"/>
    <w:rsid w:val="00D14374"/>
    <w:rsid w:val="00D148B7"/>
    <w:rsid w:val="00D16FDD"/>
    <w:rsid w:val="00D20030"/>
    <w:rsid w:val="00D206BF"/>
    <w:rsid w:val="00D30D40"/>
    <w:rsid w:val="00D37B34"/>
    <w:rsid w:val="00D40903"/>
    <w:rsid w:val="00D43885"/>
    <w:rsid w:val="00D51936"/>
    <w:rsid w:val="00D533D7"/>
    <w:rsid w:val="00D5494D"/>
    <w:rsid w:val="00D5499E"/>
    <w:rsid w:val="00D5799E"/>
    <w:rsid w:val="00D66033"/>
    <w:rsid w:val="00D728F1"/>
    <w:rsid w:val="00D8092C"/>
    <w:rsid w:val="00D83EE7"/>
    <w:rsid w:val="00D90523"/>
    <w:rsid w:val="00D90B84"/>
    <w:rsid w:val="00D944DA"/>
    <w:rsid w:val="00DB0CC8"/>
    <w:rsid w:val="00DB3483"/>
    <w:rsid w:val="00DB3FD9"/>
    <w:rsid w:val="00DB78CB"/>
    <w:rsid w:val="00DC1D60"/>
    <w:rsid w:val="00DC5B41"/>
    <w:rsid w:val="00DC5F82"/>
    <w:rsid w:val="00DC6FB9"/>
    <w:rsid w:val="00DD004B"/>
    <w:rsid w:val="00DD50D6"/>
    <w:rsid w:val="00DE3055"/>
    <w:rsid w:val="00DE511F"/>
    <w:rsid w:val="00DF691F"/>
    <w:rsid w:val="00DF6B18"/>
    <w:rsid w:val="00DF6C1B"/>
    <w:rsid w:val="00E02528"/>
    <w:rsid w:val="00E05EEB"/>
    <w:rsid w:val="00E07DCE"/>
    <w:rsid w:val="00E1121B"/>
    <w:rsid w:val="00E13FDC"/>
    <w:rsid w:val="00E22405"/>
    <w:rsid w:val="00E31903"/>
    <w:rsid w:val="00E34C0A"/>
    <w:rsid w:val="00E364D6"/>
    <w:rsid w:val="00E36C35"/>
    <w:rsid w:val="00E45D7E"/>
    <w:rsid w:val="00E46451"/>
    <w:rsid w:val="00E507CE"/>
    <w:rsid w:val="00E51CEC"/>
    <w:rsid w:val="00E53951"/>
    <w:rsid w:val="00E568E0"/>
    <w:rsid w:val="00E60E27"/>
    <w:rsid w:val="00E654D5"/>
    <w:rsid w:val="00E65D93"/>
    <w:rsid w:val="00E66C87"/>
    <w:rsid w:val="00E66DAB"/>
    <w:rsid w:val="00E71A9F"/>
    <w:rsid w:val="00E720D8"/>
    <w:rsid w:val="00E726DD"/>
    <w:rsid w:val="00E72947"/>
    <w:rsid w:val="00E80F75"/>
    <w:rsid w:val="00E86039"/>
    <w:rsid w:val="00E932C9"/>
    <w:rsid w:val="00E95025"/>
    <w:rsid w:val="00E95607"/>
    <w:rsid w:val="00E97699"/>
    <w:rsid w:val="00E977B7"/>
    <w:rsid w:val="00EA09FA"/>
    <w:rsid w:val="00EA1CA0"/>
    <w:rsid w:val="00EB4719"/>
    <w:rsid w:val="00EC64CE"/>
    <w:rsid w:val="00ED776B"/>
    <w:rsid w:val="00EF0FB9"/>
    <w:rsid w:val="00EF458C"/>
    <w:rsid w:val="00EF5308"/>
    <w:rsid w:val="00F0424E"/>
    <w:rsid w:val="00F04778"/>
    <w:rsid w:val="00F05654"/>
    <w:rsid w:val="00F06461"/>
    <w:rsid w:val="00F11573"/>
    <w:rsid w:val="00F12FD3"/>
    <w:rsid w:val="00F13F7E"/>
    <w:rsid w:val="00F14932"/>
    <w:rsid w:val="00F16884"/>
    <w:rsid w:val="00F16AF3"/>
    <w:rsid w:val="00F31A1D"/>
    <w:rsid w:val="00F3538F"/>
    <w:rsid w:val="00F37DA3"/>
    <w:rsid w:val="00F41FB8"/>
    <w:rsid w:val="00F423AE"/>
    <w:rsid w:val="00F45ED5"/>
    <w:rsid w:val="00F4781D"/>
    <w:rsid w:val="00F50CF6"/>
    <w:rsid w:val="00F53180"/>
    <w:rsid w:val="00F653F5"/>
    <w:rsid w:val="00F65E77"/>
    <w:rsid w:val="00F678E6"/>
    <w:rsid w:val="00F737BB"/>
    <w:rsid w:val="00F80356"/>
    <w:rsid w:val="00F84657"/>
    <w:rsid w:val="00F87770"/>
    <w:rsid w:val="00F95082"/>
    <w:rsid w:val="00F953EF"/>
    <w:rsid w:val="00F96A77"/>
    <w:rsid w:val="00FA1129"/>
    <w:rsid w:val="00FA4BE9"/>
    <w:rsid w:val="00FA710F"/>
    <w:rsid w:val="00FB2B4E"/>
    <w:rsid w:val="00FC3DC3"/>
    <w:rsid w:val="00FC795B"/>
    <w:rsid w:val="00FD0FB3"/>
    <w:rsid w:val="00FD1AC8"/>
    <w:rsid w:val="00FD60E9"/>
    <w:rsid w:val="00FD73B6"/>
    <w:rsid w:val="00FD7E00"/>
    <w:rsid w:val="00FD7F78"/>
    <w:rsid w:val="00FE03B3"/>
    <w:rsid w:val="00FE2AB1"/>
    <w:rsid w:val="00FF48F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079D93"/>
  <w15:docId w15:val="{744EF3E0-6CE9-4F53-9E28-3DD1E701B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pPr>
      <w:jc w:val="both"/>
    </w:pPr>
    <w:rPr>
      <w:sz w:val="24"/>
      <w:lang w:val="en-GB"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qFormat/>
    <w:pPr>
      <w:ind w:right="-600"/>
      <w:jc w:val="center"/>
    </w:pPr>
    <w:rPr>
      <w:rFonts w:ascii="Staccato555 BT" w:hAnsi="Staccato555 BT"/>
      <w:b/>
      <w:sz w:val="64"/>
    </w:rPr>
  </w:style>
  <w:style w:type="character" w:styleId="Hypertextovodkaz">
    <w:name w:val="Hyperlink"/>
    <w:rsid w:val="00D8092C"/>
    <w:rPr>
      <w:color w:val="0000FF"/>
      <w:u w:val="single"/>
    </w:rPr>
  </w:style>
  <w:style w:type="paragraph" w:customStyle="1" w:styleId="SORtekst">
    <w:name w:val="SOR_tekst"/>
    <w:basedOn w:val="Normln"/>
    <w:rsid w:val="00314CE8"/>
    <w:rPr>
      <w:szCs w:val="24"/>
      <w:lang w:val="sl-SI" w:eastAsia="sl-SI"/>
    </w:rPr>
  </w:style>
  <w:style w:type="paragraph" w:customStyle="1" w:styleId="Literatura">
    <w:name w:val="Literatura"/>
    <w:basedOn w:val="SORtekst"/>
    <w:rsid w:val="00314CE8"/>
    <w:pPr>
      <w:ind w:left="567" w:hanging="567"/>
    </w:pPr>
    <w:rPr>
      <w:lang w:val="en-GB"/>
    </w:rPr>
  </w:style>
  <w:style w:type="paragraph" w:styleId="Textbubliny">
    <w:name w:val="Balloon Text"/>
    <w:basedOn w:val="Normln"/>
    <w:semiHidden/>
    <w:rsid w:val="00C52FE7"/>
    <w:rPr>
      <w:rFonts w:ascii="Tahoma" w:hAnsi="Tahoma" w:cs="Tahoma"/>
      <w:sz w:val="16"/>
      <w:szCs w:val="16"/>
    </w:rPr>
  </w:style>
  <w:style w:type="paragraph" w:customStyle="1" w:styleId="SORNaslov">
    <w:name w:val="SOR_Naslov"/>
    <w:basedOn w:val="SORtekst"/>
    <w:rsid w:val="00D206BF"/>
    <w:pPr>
      <w:jc w:val="center"/>
    </w:pPr>
    <w:rPr>
      <w:b/>
      <w:caps/>
      <w:sz w:val="28"/>
      <w:szCs w:val="28"/>
    </w:rPr>
  </w:style>
  <w:style w:type="paragraph" w:customStyle="1" w:styleId="SORnames">
    <w:name w:val="SOR_names"/>
    <w:basedOn w:val="SORNaslov"/>
    <w:rsid w:val="00D206BF"/>
    <w:rPr>
      <w:b w:val="0"/>
      <w:caps w:val="0"/>
      <w:sz w:val="20"/>
      <w:szCs w:val="20"/>
    </w:rPr>
  </w:style>
  <w:style w:type="paragraph" w:customStyle="1" w:styleId="SORabstract">
    <w:name w:val="SOR_abstract"/>
    <w:basedOn w:val="SORNaslov"/>
    <w:rsid w:val="00D206BF"/>
    <w:pPr>
      <w:jc w:val="both"/>
    </w:pPr>
    <w:rPr>
      <w:b w:val="0"/>
      <w:caps w:val="0"/>
      <w:sz w:val="22"/>
      <w:szCs w:val="22"/>
    </w:rPr>
  </w:style>
  <w:style w:type="paragraph" w:customStyle="1" w:styleId="NaslovSOR05">
    <w:name w:val="Naslov_SOR05"/>
    <w:basedOn w:val="SORtekst"/>
    <w:rsid w:val="00D206BF"/>
    <w:pPr>
      <w:numPr>
        <w:numId w:val="11"/>
      </w:numPr>
    </w:pPr>
    <w:rPr>
      <w:b/>
      <w:lang w:val="en-GB"/>
    </w:rPr>
  </w:style>
  <w:style w:type="paragraph" w:customStyle="1" w:styleId="NaslovSOR0502">
    <w:name w:val="Naslov_SOR05_02"/>
    <w:basedOn w:val="SORNaslov"/>
    <w:rsid w:val="00D206BF"/>
    <w:pPr>
      <w:numPr>
        <w:ilvl w:val="1"/>
        <w:numId w:val="11"/>
      </w:numPr>
      <w:jc w:val="left"/>
    </w:pPr>
    <w:rPr>
      <w:caps w:val="0"/>
      <w:sz w:val="24"/>
    </w:rPr>
  </w:style>
  <w:style w:type="paragraph" w:styleId="Zkladntextodsazen2">
    <w:name w:val="Body Text Indent 2"/>
    <w:basedOn w:val="Normln"/>
    <w:rsid w:val="00D206BF"/>
    <w:pPr>
      <w:spacing w:line="300" w:lineRule="atLeast"/>
      <w:ind w:firstLine="360"/>
    </w:pPr>
    <w:rPr>
      <w:sz w:val="20"/>
      <w:szCs w:val="24"/>
      <w:lang w:val="lt-LT"/>
    </w:rPr>
  </w:style>
  <w:style w:type="paragraph" w:styleId="Textpoznpodarou">
    <w:name w:val="footnote text"/>
    <w:basedOn w:val="Normln"/>
    <w:link w:val="TextpoznpodarouChar"/>
    <w:semiHidden/>
    <w:unhideWhenUsed/>
    <w:qFormat/>
    <w:rsid w:val="00566563"/>
    <w:pPr>
      <w:tabs>
        <w:tab w:val="left" w:pos="284"/>
      </w:tabs>
      <w:spacing w:after="60" w:line="360" w:lineRule="auto"/>
      <w:ind w:left="284" w:hanging="284"/>
    </w:pPr>
    <w:rPr>
      <w:rFonts w:eastAsia="Calibri"/>
      <w:sz w:val="20"/>
      <w:lang w:val="cs-CZ"/>
    </w:rPr>
  </w:style>
  <w:style w:type="character" w:customStyle="1" w:styleId="TextpoznpodarouChar">
    <w:name w:val="Text pozn. pod čarou Char"/>
    <w:basedOn w:val="Standardnpsmoodstavce"/>
    <w:link w:val="Textpoznpodarou"/>
    <w:semiHidden/>
    <w:rsid w:val="00566563"/>
    <w:rPr>
      <w:rFonts w:eastAsia="Calibri"/>
      <w:lang w:val="cs-CZ" w:eastAsia="en-US"/>
    </w:rPr>
  </w:style>
  <w:style w:type="character" w:styleId="Znakapoznpodarou">
    <w:name w:val="footnote reference"/>
    <w:uiPriority w:val="99"/>
    <w:semiHidden/>
    <w:unhideWhenUsed/>
    <w:rsid w:val="00566563"/>
    <w:rPr>
      <w:sz w:val="20"/>
      <w:vertAlign w:val="superscript"/>
    </w:rPr>
  </w:style>
  <w:style w:type="table" w:styleId="Mkatabulky">
    <w:name w:val="Table Grid"/>
    <w:basedOn w:val="Normlntabulka"/>
    <w:rsid w:val="00384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nhideWhenUsed/>
    <w:qFormat/>
    <w:rsid w:val="00A81E16"/>
    <w:pPr>
      <w:spacing w:after="200"/>
    </w:pPr>
    <w:rPr>
      <w:i/>
      <w:iCs/>
      <w:color w:val="1F497D" w:themeColor="text2"/>
      <w:sz w:val="18"/>
      <w:szCs w:val="18"/>
    </w:rPr>
  </w:style>
  <w:style w:type="paragraph" w:styleId="Bibliografie">
    <w:name w:val="Bibliography"/>
    <w:basedOn w:val="Normln"/>
    <w:next w:val="Normln"/>
    <w:uiPriority w:val="37"/>
    <w:unhideWhenUsed/>
    <w:rsid w:val="008940E4"/>
    <w:pPr>
      <w:tabs>
        <w:tab w:val="left" w:pos="504"/>
      </w:tabs>
      <w:ind w:left="504" w:hanging="504"/>
    </w:pPr>
  </w:style>
  <w:style w:type="character" w:styleId="Odkaznakoment">
    <w:name w:val="annotation reference"/>
    <w:basedOn w:val="Standardnpsmoodstavce"/>
    <w:semiHidden/>
    <w:unhideWhenUsed/>
    <w:rsid w:val="002B7418"/>
    <w:rPr>
      <w:sz w:val="16"/>
      <w:szCs w:val="16"/>
    </w:rPr>
  </w:style>
  <w:style w:type="paragraph" w:styleId="Textkomente">
    <w:name w:val="annotation text"/>
    <w:basedOn w:val="Normln"/>
    <w:link w:val="TextkomenteChar"/>
    <w:semiHidden/>
    <w:unhideWhenUsed/>
    <w:rsid w:val="002B7418"/>
    <w:rPr>
      <w:sz w:val="20"/>
    </w:rPr>
  </w:style>
  <w:style w:type="character" w:customStyle="1" w:styleId="TextkomenteChar">
    <w:name w:val="Text komentáře Char"/>
    <w:basedOn w:val="Standardnpsmoodstavce"/>
    <w:link w:val="Textkomente"/>
    <w:semiHidden/>
    <w:rsid w:val="002B7418"/>
    <w:rPr>
      <w:lang w:val="en-GB" w:eastAsia="en-US"/>
    </w:rPr>
  </w:style>
  <w:style w:type="paragraph" w:styleId="Pedmtkomente">
    <w:name w:val="annotation subject"/>
    <w:basedOn w:val="Textkomente"/>
    <w:next w:val="Textkomente"/>
    <w:link w:val="PedmtkomenteChar"/>
    <w:semiHidden/>
    <w:unhideWhenUsed/>
    <w:rsid w:val="002B7418"/>
    <w:rPr>
      <w:b/>
      <w:bCs/>
    </w:rPr>
  </w:style>
  <w:style w:type="character" w:customStyle="1" w:styleId="PedmtkomenteChar">
    <w:name w:val="Předmět komentáře Char"/>
    <w:basedOn w:val="TextkomenteChar"/>
    <w:link w:val="Pedmtkomente"/>
    <w:semiHidden/>
    <w:rsid w:val="002B7418"/>
    <w:rPr>
      <w:b/>
      <w:bCs/>
      <w:lang w:val="en-GB" w:eastAsia="en-US"/>
    </w:rPr>
  </w:style>
  <w:style w:type="character" w:customStyle="1" w:styleId="Nevyeenzmnka1">
    <w:name w:val="Nevyřešená zmínka1"/>
    <w:basedOn w:val="Standardnpsmoodstavce"/>
    <w:uiPriority w:val="99"/>
    <w:semiHidden/>
    <w:unhideWhenUsed/>
    <w:rsid w:val="000444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4608">
      <w:bodyDiv w:val="1"/>
      <w:marLeft w:val="0"/>
      <w:marRight w:val="0"/>
      <w:marTop w:val="0"/>
      <w:marBottom w:val="0"/>
      <w:divBdr>
        <w:top w:val="none" w:sz="0" w:space="0" w:color="auto"/>
        <w:left w:val="none" w:sz="0" w:space="0" w:color="auto"/>
        <w:bottom w:val="none" w:sz="0" w:space="0" w:color="auto"/>
        <w:right w:val="none" w:sz="0" w:space="0" w:color="auto"/>
      </w:divBdr>
    </w:div>
    <w:div w:id="30764136">
      <w:bodyDiv w:val="1"/>
      <w:marLeft w:val="0"/>
      <w:marRight w:val="0"/>
      <w:marTop w:val="0"/>
      <w:marBottom w:val="0"/>
      <w:divBdr>
        <w:top w:val="none" w:sz="0" w:space="0" w:color="auto"/>
        <w:left w:val="none" w:sz="0" w:space="0" w:color="auto"/>
        <w:bottom w:val="none" w:sz="0" w:space="0" w:color="auto"/>
        <w:right w:val="none" w:sz="0" w:space="0" w:color="auto"/>
      </w:divBdr>
    </w:div>
    <w:div w:id="75827582">
      <w:bodyDiv w:val="1"/>
      <w:marLeft w:val="0"/>
      <w:marRight w:val="0"/>
      <w:marTop w:val="0"/>
      <w:marBottom w:val="0"/>
      <w:divBdr>
        <w:top w:val="none" w:sz="0" w:space="0" w:color="auto"/>
        <w:left w:val="none" w:sz="0" w:space="0" w:color="auto"/>
        <w:bottom w:val="none" w:sz="0" w:space="0" w:color="auto"/>
        <w:right w:val="none" w:sz="0" w:space="0" w:color="auto"/>
      </w:divBdr>
    </w:div>
    <w:div w:id="83259684">
      <w:bodyDiv w:val="1"/>
      <w:marLeft w:val="0"/>
      <w:marRight w:val="0"/>
      <w:marTop w:val="0"/>
      <w:marBottom w:val="0"/>
      <w:divBdr>
        <w:top w:val="none" w:sz="0" w:space="0" w:color="auto"/>
        <w:left w:val="none" w:sz="0" w:space="0" w:color="auto"/>
        <w:bottom w:val="none" w:sz="0" w:space="0" w:color="auto"/>
        <w:right w:val="none" w:sz="0" w:space="0" w:color="auto"/>
      </w:divBdr>
    </w:div>
    <w:div w:id="85228754">
      <w:bodyDiv w:val="1"/>
      <w:marLeft w:val="0"/>
      <w:marRight w:val="0"/>
      <w:marTop w:val="0"/>
      <w:marBottom w:val="0"/>
      <w:divBdr>
        <w:top w:val="none" w:sz="0" w:space="0" w:color="auto"/>
        <w:left w:val="none" w:sz="0" w:space="0" w:color="auto"/>
        <w:bottom w:val="none" w:sz="0" w:space="0" w:color="auto"/>
        <w:right w:val="none" w:sz="0" w:space="0" w:color="auto"/>
      </w:divBdr>
    </w:div>
    <w:div w:id="87622011">
      <w:bodyDiv w:val="1"/>
      <w:marLeft w:val="0"/>
      <w:marRight w:val="0"/>
      <w:marTop w:val="0"/>
      <w:marBottom w:val="0"/>
      <w:divBdr>
        <w:top w:val="none" w:sz="0" w:space="0" w:color="auto"/>
        <w:left w:val="none" w:sz="0" w:space="0" w:color="auto"/>
        <w:bottom w:val="none" w:sz="0" w:space="0" w:color="auto"/>
        <w:right w:val="none" w:sz="0" w:space="0" w:color="auto"/>
      </w:divBdr>
    </w:div>
    <w:div w:id="181011972">
      <w:bodyDiv w:val="1"/>
      <w:marLeft w:val="0"/>
      <w:marRight w:val="0"/>
      <w:marTop w:val="0"/>
      <w:marBottom w:val="0"/>
      <w:divBdr>
        <w:top w:val="none" w:sz="0" w:space="0" w:color="auto"/>
        <w:left w:val="none" w:sz="0" w:space="0" w:color="auto"/>
        <w:bottom w:val="none" w:sz="0" w:space="0" w:color="auto"/>
        <w:right w:val="none" w:sz="0" w:space="0" w:color="auto"/>
      </w:divBdr>
    </w:div>
    <w:div w:id="199100344">
      <w:bodyDiv w:val="1"/>
      <w:marLeft w:val="0"/>
      <w:marRight w:val="0"/>
      <w:marTop w:val="0"/>
      <w:marBottom w:val="0"/>
      <w:divBdr>
        <w:top w:val="none" w:sz="0" w:space="0" w:color="auto"/>
        <w:left w:val="none" w:sz="0" w:space="0" w:color="auto"/>
        <w:bottom w:val="none" w:sz="0" w:space="0" w:color="auto"/>
        <w:right w:val="none" w:sz="0" w:space="0" w:color="auto"/>
      </w:divBdr>
    </w:div>
    <w:div w:id="242842291">
      <w:bodyDiv w:val="1"/>
      <w:marLeft w:val="0"/>
      <w:marRight w:val="0"/>
      <w:marTop w:val="0"/>
      <w:marBottom w:val="0"/>
      <w:divBdr>
        <w:top w:val="none" w:sz="0" w:space="0" w:color="auto"/>
        <w:left w:val="none" w:sz="0" w:space="0" w:color="auto"/>
        <w:bottom w:val="none" w:sz="0" w:space="0" w:color="auto"/>
        <w:right w:val="none" w:sz="0" w:space="0" w:color="auto"/>
      </w:divBdr>
    </w:div>
    <w:div w:id="262805388">
      <w:bodyDiv w:val="1"/>
      <w:marLeft w:val="0"/>
      <w:marRight w:val="0"/>
      <w:marTop w:val="0"/>
      <w:marBottom w:val="0"/>
      <w:divBdr>
        <w:top w:val="none" w:sz="0" w:space="0" w:color="auto"/>
        <w:left w:val="none" w:sz="0" w:space="0" w:color="auto"/>
        <w:bottom w:val="none" w:sz="0" w:space="0" w:color="auto"/>
        <w:right w:val="none" w:sz="0" w:space="0" w:color="auto"/>
      </w:divBdr>
    </w:div>
    <w:div w:id="328485298">
      <w:bodyDiv w:val="1"/>
      <w:marLeft w:val="0"/>
      <w:marRight w:val="0"/>
      <w:marTop w:val="0"/>
      <w:marBottom w:val="0"/>
      <w:divBdr>
        <w:top w:val="none" w:sz="0" w:space="0" w:color="auto"/>
        <w:left w:val="none" w:sz="0" w:space="0" w:color="auto"/>
        <w:bottom w:val="none" w:sz="0" w:space="0" w:color="auto"/>
        <w:right w:val="none" w:sz="0" w:space="0" w:color="auto"/>
      </w:divBdr>
    </w:div>
    <w:div w:id="388841134">
      <w:bodyDiv w:val="1"/>
      <w:marLeft w:val="0"/>
      <w:marRight w:val="0"/>
      <w:marTop w:val="0"/>
      <w:marBottom w:val="0"/>
      <w:divBdr>
        <w:top w:val="none" w:sz="0" w:space="0" w:color="auto"/>
        <w:left w:val="none" w:sz="0" w:space="0" w:color="auto"/>
        <w:bottom w:val="none" w:sz="0" w:space="0" w:color="auto"/>
        <w:right w:val="none" w:sz="0" w:space="0" w:color="auto"/>
      </w:divBdr>
    </w:div>
    <w:div w:id="432408957">
      <w:bodyDiv w:val="1"/>
      <w:marLeft w:val="0"/>
      <w:marRight w:val="0"/>
      <w:marTop w:val="0"/>
      <w:marBottom w:val="0"/>
      <w:divBdr>
        <w:top w:val="none" w:sz="0" w:space="0" w:color="auto"/>
        <w:left w:val="none" w:sz="0" w:space="0" w:color="auto"/>
        <w:bottom w:val="none" w:sz="0" w:space="0" w:color="auto"/>
        <w:right w:val="none" w:sz="0" w:space="0" w:color="auto"/>
      </w:divBdr>
    </w:div>
    <w:div w:id="445467773">
      <w:bodyDiv w:val="1"/>
      <w:marLeft w:val="0"/>
      <w:marRight w:val="0"/>
      <w:marTop w:val="0"/>
      <w:marBottom w:val="0"/>
      <w:divBdr>
        <w:top w:val="none" w:sz="0" w:space="0" w:color="auto"/>
        <w:left w:val="none" w:sz="0" w:space="0" w:color="auto"/>
        <w:bottom w:val="none" w:sz="0" w:space="0" w:color="auto"/>
        <w:right w:val="none" w:sz="0" w:space="0" w:color="auto"/>
      </w:divBdr>
    </w:div>
    <w:div w:id="491406473">
      <w:bodyDiv w:val="1"/>
      <w:marLeft w:val="0"/>
      <w:marRight w:val="0"/>
      <w:marTop w:val="0"/>
      <w:marBottom w:val="0"/>
      <w:divBdr>
        <w:top w:val="none" w:sz="0" w:space="0" w:color="auto"/>
        <w:left w:val="none" w:sz="0" w:space="0" w:color="auto"/>
        <w:bottom w:val="none" w:sz="0" w:space="0" w:color="auto"/>
        <w:right w:val="none" w:sz="0" w:space="0" w:color="auto"/>
      </w:divBdr>
    </w:div>
    <w:div w:id="502820974">
      <w:bodyDiv w:val="1"/>
      <w:marLeft w:val="0"/>
      <w:marRight w:val="0"/>
      <w:marTop w:val="0"/>
      <w:marBottom w:val="0"/>
      <w:divBdr>
        <w:top w:val="none" w:sz="0" w:space="0" w:color="auto"/>
        <w:left w:val="none" w:sz="0" w:space="0" w:color="auto"/>
        <w:bottom w:val="none" w:sz="0" w:space="0" w:color="auto"/>
        <w:right w:val="none" w:sz="0" w:space="0" w:color="auto"/>
      </w:divBdr>
    </w:div>
    <w:div w:id="504395017">
      <w:bodyDiv w:val="1"/>
      <w:marLeft w:val="0"/>
      <w:marRight w:val="0"/>
      <w:marTop w:val="0"/>
      <w:marBottom w:val="0"/>
      <w:divBdr>
        <w:top w:val="none" w:sz="0" w:space="0" w:color="auto"/>
        <w:left w:val="none" w:sz="0" w:space="0" w:color="auto"/>
        <w:bottom w:val="none" w:sz="0" w:space="0" w:color="auto"/>
        <w:right w:val="none" w:sz="0" w:space="0" w:color="auto"/>
      </w:divBdr>
    </w:div>
    <w:div w:id="567955009">
      <w:bodyDiv w:val="1"/>
      <w:marLeft w:val="0"/>
      <w:marRight w:val="0"/>
      <w:marTop w:val="0"/>
      <w:marBottom w:val="0"/>
      <w:divBdr>
        <w:top w:val="none" w:sz="0" w:space="0" w:color="auto"/>
        <w:left w:val="none" w:sz="0" w:space="0" w:color="auto"/>
        <w:bottom w:val="none" w:sz="0" w:space="0" w:color="auto"/>
        <w:right w:val="none" w:sz="0" w:space="0" w:color="auto"/>
      </w:divBdr>
    </w:div>
    <w:div w:id="656961196">
      <w:bodyDiv w:val="1"/>
      <w:marLeft w:val="0"/>
      <w:marRight w:val="0"/>
      <w:marTop w:val="0"/>
      <w:marBottom w:val="0"/>
      <w:divBdr>
        <w:top w:val="none" w:sz="0" w:space="0" w:color="auto"/>
        <w:left w:val="none" w:sz="0" w:space="0" w:color="auto"/>
        <w:bottom w:val="none" w:sz="0" w:space="0" w:color="auto"/>
        <w:right w:val="none" w:sz="0" w:space="0" w:color="auto"/>
      </w:divBdr>
    </w:div>
    <w:div w:id="769545078">
      <w:bodyDiv w:val="1"/>
      <w:marLeft w:val="0"/>
      <w:marRight w:val="0"/>
      <w:marTop w:val="0"/>
      <w:marBottom w:val="0"/>
      <w:divBdr>
        <w:top w:val="none" w:sz="0" w:space="0" w:color="auto"/>
        <w:left w:val="none" w:sz="0" w:space="0" w:color="auto"/>
        <w:bottom w:val="none" w:sz="0" w:space="0" w:color="auto"/>
        <w:right w:val="none" w:sz="0" w:space="0" w:color="auto"/>
      </w:divBdr>
    </w:div>
    <w:div w:id="809439490">
      <w:bodyDiv w:val="1"/>
      <w:marLeft w:val="0"/>
      <w:marRight w:val="0"/>
      <w:marTop w:val="0"/>
      <w:marBottom w:val="0"/>
      <w:divBdr>
        <w:top w:val="none" w:sz="0" w:space="0" w:color="auto"/>
        <w:left w:val="none" w:sz="0" w:space="0" w:color="auto"/>
        <w:bottom w:val="none" w:sz="0" w:space="0" w:color="auto"/>
        <w:right w:val="none" w:sz="0" w:space="0" w:color="auto"/>
      </w:divBdr>
    </w:div>
    <w:div w:id="818377833">
      <w:bodyDiv w:val="1"/>
      <w:marLeft w:val="0"/>
      <w:marRight w:val="0"/>
      <w:marTop w:val="0"/>
      <w:marBottom w:val="0"/>
      <w:divBdr>
        <w:top w:val="none" w:sz="0" w:space="0" w:color="auto"/>
        <w:left w:val="none" w:sz="0" w:space="0" w:color="auto"/>
        <w:bottom w:val="none" w:sz="0" w:space="0" w:color="auto"/>
        <w:right w:val="none" w:sz="0" w:space="0" w:color="auto"/>
      </w:divBdr>
    </w:div>
    <w:div w:id="842938832">
      <w:bodyDiv w:val="1"/>
      <w:marLeft w:val="0"/>
      <w:marRight w:val="0"/>
      <w:marTop w:val="0"/>
      <w:marBottom w:val="0"/>
      <w:divBdr>
        <w:top w:val="none" w:sz="0" w:space="0" w:color="auto"/>
        <w:left w:val="none" w:sz="0" w:space="0" w:color="auto"/>
        <w:bottom w:val="none" w:sz="0" w:space="0" w:color="auto"/>
        <w:right w:val="none" w:sz="0" w:space="0" w:color="auto"/>
      </w:divBdr>
    </w:div>
    <w:div w:id="874469875">
      <w:bodyDiv w:val="1"/>
      <w:marLeft w:val="0"/>
      <w:marRight w:val="0"/>
      <w:marTop w:val="0"/>
      <w:marBottom w:val="0"/>
      <w:divBdr>
        <w:top w:val="none" w:sz="0" w:space="0" w:color="auto"/>
        <w:left w:val="none" w:sz="0" w:space="0" w:color="auto"/>
        <w:bottom w:val="none" w:sz="0" w:space="0" w:color="auto"/>
        <w:right w:val="none" w:sz="0" w:space="0" w:color="auto"/>
      </w:divBdr>
    </w:div>
    <w:div w:id="946157898">
      <w:bodyDiv w:val="1"/>
      <w:marLeft w:val="0"/>
      <w:marRight w:val="0"/>
      <w:marTop w:val="0"/>
      <w:marBottom w:val="0"/>
      <w:divBdr>
        <w:top w:val="none" w:sz="0" w:space="0" w:color="auto"/>
        <w:left w:val="none" w:sz="0" w:space="0" w:color="auto"/>
        <w:bottom w:val="none" w:sz="0" w:space="0" w:color="auto"/>
        <w:right w:val="none" w:sz="0" w:space="0" w:color="auto"/>
      </w:divBdr>
    </w:div>
    <w:div w:id="947810167">
      <w:bodyDiv w:val="1"/>
      <w:marLeft w:val="0"/>
      <w:marRight w:val="0"/>
      <w:marTop w:val="0"/>
      <w:marBottom w:val="0"/>
      <w:divBdr>
        <w:top w:val="none" w:sz="0" w:space="0" w:color="auto"/>
        <w:left w:val="none" w:sz="0" w:space="0" w:color="auto"/>
        <w:bottom w:val="none" w:sz="0" w:space="0" w:color="auto"/>
        <w:right w:val="none" w:sz="0" w:space="0" w:color="auto"/>
      </w:divBdr>
    </w:div>
    <w:div w:id="956060844">
      <w:bodyDiv w:val="1"/>
      <w:marLeft w:val="0"/>
      <w:marRight w:val="0"/>
      <w:marTop w:val="0"/>
      <w:marBottom w:val="0"/>
      <w:divBdr>
        <w:top w:val="none" w:sz="0" w:space="0" w:color="auto"/>
        <w:left w:val="none" w:sz="0" w:space="0" w:color="auto"/>
        <w:bottom w:val="none" w:sz="0" w:space="0" w:color="auto"/>
        <w:right w:val="none" w:sz="0" w:space="0" w:color="auto"/>
      </w:divBdr>
    </w:div>
    <w:div w:id="998075423">
      <w:bodyDiv w:val="1"/>
      <w:marLeft w:val="0"/>
      <w:marRight w:val="0"/>
      <w:marTop w:val="0"/>
      <w:marBottom w:val="0"/>
      <w:divBdr>
        <w:top w:val="none" w:sz="0" w:space="0" w:color="auto"/>
        <w:left w:val="none" w:sz="0" w:space="0" w:color="auto"/>
        <w:bottom w:val="none" w:sz="0" w:space="0" w:color="auto"/>
        <w:right w:val="none" w:sz="0" w:space="0" w:color="auto"/>
      </w:divBdr>
    </w:div>
    <w:div w:id="1023822827">
      <w:bodyDiv w:val="1"/>
      <w:marLeft w:val="0"/>
      <w:marRight w:val="0"/>
      <w:marTop w:val="0"/>
      <w:marBottom w:val="0"/>
      <w:divBdr>
        <w:top w:val="none" w:sz="0" w:space="0" w:color="auto"/>
        <w:left w:val="none" w:sz="0" w:space="0" w:color="auto"/>
        <w:bottom w:val="none" w:sz="0" w:space="0" w:color="auto"/>
        <w:right w:val="none" w:sz="0" w:space="0" w:color="auto"/>
      </w:divBdr>
    </w:div>
    <w:div w:id="1036079930">
      <w:bodyDiv w:val="1"/>
      <w:marLeft w:val="0"/>
      <w:marRight w:val="0"/>
      <w:marTop w:val="0"/>
      <w:marBottom w:val="0"/>
      <w:divBdr>
        <w:top w:val="none" w:sz="0" w:space="0" w:color="auto"/>
        <w:left w:val="none" w:sz="0" w:space="0" w:color="auto"/>
        <w:bottom w:val="none" w:sz="0" w:space="0" w:color="auto"/>
        <w:right w:val="none" w:sz="0" w:space="0" w:color="auto"/>
      </w:divBdr>
    </w:div>
    <w:div w:id="1097553577">
      <w:bodyDiv w:val="1"/>
      <w:marLeft w:val="0"/>
      <w:marRight w:val="0"/>
      <w:marTop w:val="0"/>
      <w:marBottom w:val="0"/>
      <w:divBdr>
        <w:top w:val="none" w:sz="0" w:space="0" w:color="auto"/>
        <w:left w:val="none" w:sz="0" w:space="0" w:color="auto"/>
        <w:bottom w:val="none" w:sz="0" w:space="0" w:color="auto"/>
        <w:right w:val="none" w:sz="0" w:space="0" w:color="auto"/>
      </w:divBdr>
    </w:div>
    <w:div w:id="1211917562">
      <w:bodyDiv w:val="1"/>
      <w:marLeft w:val="0"/>
      <w:marRight w:val="0"/>
      <w:marTop w:val="0"/>
      <w:marBottom w:val="0"/>
      <w:divBdr>
        <w:top w:val="none" w:sz="0" w:space="0" w:color="auto"/>
        <w:left w:val="none" w:sz="0" w:space="0" w:color="auto"/>
        <w:bottom w:val="none" w:sz="0" w:space="0" w:color="auto"/>
        <w:right w:val="none" w:sz="0" w:space="0" w:color="auto"/>
      </w:divBdr>
    </w:div>
    <w:div w:id="1239248472">
      <w:bodyDiv w:val="1"/>
      <w:marLeft w:val="0"/>
      <w:marRight w:val="0"/>
      <w:marTop w:val="0"/>
      <w:marBottom w:val="0"/>
      <w:divBdr>
        <w:top w:val="none" w:sz="0" w:space="0" w:color="auto"/>
        <w:left w:val="none" w:sz="0" w:space="0" w:color="auto"/>
        <w:bottom w:val="none" w:sz="0" w:space="0" w:color="auto"/>
        <w:right w:val="none" w:sz="0" w:space="0" w:color="auto"/>
      </w:divBdr>
    </w:div>
    <w:div w:id="1535267608">
      <w:bodyDiv w:val="1"/>
      <w:marLeft w:val="0"/>
      <w:marRight w:val="0"/>
      <w:marTop w:val="0"/>
      <w:marBottom w:val="0"/>
      <w:divBdr>
        <w:top w:val="none" w:sz="0" w:space="0" w:color="auto"/>
        <w:left w:val="none" w:sz="0" w:space="0" w:color="auto"/>
        <w:bottom w:val="none" w:sz="0" w:space="0" w:color="auto"/>
        <w:right w:val="none" w:sz="0" w:space="0" w:color="auto"/>
      </w:divBdr>
    </w:div>
    <w:div w:id="1559702097">
      <w:bodyDiv w:val="1"/>
      <w:marLeft w:val="0"/>
      <w:marRight w:val="0"/>
      <w:marTop w:val="0"/>
      <w:marBottom w:val="0"/>
      <w:divBdr>
        <w:top w:val="none" w:sz="0" w:space="0" w:color="auto"/>
        <w:left w:val="none" w:sz="0" w:space="0" w:color="auto"/>
        <w:bottom w:val="none" w:sz="0" w:space="0" w:color="auto"/>
        <w:right w:val="none" w:sz="0" w:space="0" w:color="auto"/>
      </w:divBdr>
    </w:div>
    <w:div w:id="1718117266">
      <w:bodyDiv w:val="1"/>
      <w:marLeft w:val="0"/>
      <w:marRight w:val="0"/>
      <w:marTop w:val="0"/>
      <w:marBottom w:val="0"/>
      <w:divBdr>
        <w:top w:val="none" w:sz="0" w:space="0" w:color="auto"/>
        <w:left w:val="none" w:sz="0" w:space="0" w:color="auto"/>
        <w:bottom w:val="none" w:sz="0" w:space="0" w:color="auto"/>
        <w:right w:val="none" w:sz="0" w:space="0" w:color="auto"/>
      </w:divBdr>
    </w:div>
    <w:div w:id="1798640292">
      <w:bodyDiv w:val="1"/>
      <w:marLeft w:val="0"/>
      <w:marRight w:val="0"/>
      <w:marTop w:val="0"/>
      <w:marBottom w:val="0"/>
      <w:divBdr>
        <w:top w:val="none" w:sz="0" w:space="0" w:color="auto"/>
        <w:left w:val="none" w:sz="0" w:space="0" w:color="auto"/>
        <w:bottom w:val="none" w:sz="0" w:space="0" w:color="auto"/>
        <w:right w:val="none" w:sz="0" w:space="0" w:color="auto"/>
      </w:divBdr>
    </w:div>
    <w:div w:id="1840732432">
      <w:bodyDiv w:val="1"/>
      <w:marLeft w:val="0"/>
      <w:marRight w:val="0"/>
      <w:marTop w:val="0"/>
      <w:marBottom w:val="0"/>
      <w:divBdr>
        <w:top w:val="none" w:sz="0" w:space="0" w:color="auto"/>
        <w:left w:val="none" w:sz="0" w:space="0" w:color="auto"/>
        <w:bottom w:val="none" w:sz="0" w:space="0" w:color="auto"/>
        <w:right w:val="none" w:sz="0" w:space="0" w:color="auto"/>
      </w:divBdr>
    </w:div>
    <w:div w:id="1870335863">
      <w:bodyDiv w:val="1"/>
      <w:marLeft w:val="0"/>
      <w:marRight w:val="0"/>
      <w:marTop w:val="0"/>
      <w:marBottom w:val="0"/>
      <w:divBdr>
        <w:top w:val="none" w:sz="0" w:space="0" w:color="auto"/>
        <w:left w:val="none" w:sz="0" w:space="0" w:color="auto"/>
        <w:bottom w:val="none" w:sz="0" w:space="0" w:color="auto"/>
        <w:right w:val="none" w:sz="0" w:space="0" w:color="auto"/>
      </w:divBdr>
    </w:div>
    <w:div w:id="1895581096">
      <w:bodyDiv w:val="1"/>
      <w:marLeft w:val="0"/>
      <w:marRight w:val="0"/>
      <w:marTop w:val="0"/>
      <w:marBottom w:val="0"/>
      <w:divBdr>
        <w:top w:val="none" w:sz="0" w:space="0" w:color="auto"/>
        <w:left w:val="none" w:sz="0" w:space="0" w:color="auto"/>
        <w:bottom w:val="none" w:sz="0" w:space="0" w:color="auto"/>
        <w:right w:val="none" w:sz="0" w:space="0" w:color="auto"/>
      </w:divBdr>
    </w:div>
    <w:div w:id="1944653826">
      <w:bodyDiv w:val="1"/>
      <w:marLeft w:val="0"/>
      <w:marRight w:val="0"/>
      <w:marTop w:val="0"/>
      <w:marBottom w:val="0"/>
      <w:divBdr>
        <w:top w:val="none" w:sz="0" w:space="0" w:color="auto"/>
        <w:left w:val="none" w:sz="0" w:space="0" w:color="auto"/>
        <w:bottom w:val="none" w:sz="0" w:space="0" w:color="auto"/>
        <w:right w:val="none" w:sz="0" w:space="0" w:color="auto"/>
      </w:divBdr>
    </w:div>
    <w:div w:id="1960867981">
      <w:bodyDiv w:val="1"/>
      <w:marLeft w:val="0"/>
      <w:marRight w:val="0"/>
      <w:marTop w:val="0"/>
      <w:marBottom w:val="0"/>
      <w:divBdr>
        <w:top w:val="none" w:sz="0" w:space="0" w:color="auto"/>
        <w:left w:val="none" w:sz="0" w:space="0" w:color="auto"/>
        <w:bottom w:val="none" w:sz="0" w:space="0" w:color="auto"/>
        <w:right w:val="none" w:sz="0" w:space="0" w:color="auto"/>
      </w:divBdr>
    </w:div>
    <w:div w:id="1980107540">
      <w:bodyDiv w:val="1"/>
      <w:marLeft w:val="0"/>
      <w:marRight w:val="0"/>
      <w:marTop w:val="0"/>
      <w:marBottom w:val="0"/>
      <w:divBdr>
        <w:top w:val="none" w:sz="0" w:space="0" w:color="auto"/>
        <w:left w:val="none" w:sz="0" w:space="0" w:color="auto"/>
        <w:bottom w:val="none" w:sz="0" w:space="0" w:color="auto"/>
        <w:right w:val="none" w:sz="0" w:space="0" w:color="auto"/>
      </w:divBdr>
    </w:div>
    <w:div w:id="2006206628">
      <w:bodyDiv w:val="1"/>
      <w:marLeft w:val="0"/>
      <w:marRight w:val="0"/>
      <w:marTop w:val="0"/>
      <w:marBottom w:val="0"/>
      <w:divBdr>
        <w:top w:val="none" w:sz="0" w:space="0" w:color="auto"/>
        <w:left w:val="none" w:sz="0" w:space="0" w:color="auto"/>
        <w:bottom w:val="none" w:sz="0" w:space="0" w:color="auto"/>
        <w:right w:val="none" w:sz="0" w:space="0" w:color="auto"/>
      </w:divBdr>
    </w:div>
    <w:div w:id="2015915281">
      <w:bodyDiv w:val="1"/>
      <w:marLeft w:val="0"/>
      <w:marRight w:val="0"/>
      <w:marTop w:val="0"/>
      <w:marBottom w:val="0"/>
      <w:divBdr>
        <w:top w:val="none" w:sz="0" w:space="0" w:color="auto"/>
        <w:left w:val="none" w:sz="0" w:space="0" w:color="auto"/>
        <w:bottom w:val="none" w:sz="0" w:space="0" w:color="auto"/>
        <w:right w:val="none" w:sz="0" w:space="0" w:color="auto"/>
      </w:divBdr>
    </w:div>
    <w:div w:id="2102406896">
      <w:bodyDiv w:val="1"/>
      <w:marLeft w:val="0"/>
      <w:marRight w:val="0"/>
      <w:marTop w:val="0"/>
      <w:marBottom w:val="0"/>
      <w:divBdr>
        <w:top w:val="none" w:sz="0" w:space="0" w:color="auto"/>
        <w:left w:val="none" w:sz="0" w:space="0" w:color="auto"/>
        <w:bottom w:val="none" w:sz="0" w:space="0" w:color="auto"/>
        <w:right w:val="none" w:sz="0" w:space="0" w:color="auto"/>
      </w:divBdr>
    </w:div>
    <w:div w:id="214689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2E643-72A4-4C5F-A8AB-90D69F701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6</Pages>
  <Words>5612</Words>
  <Characters>33116</Characters>
  <Application>Microsoft Office Word</Application>
  <DocSecurity>0</DocSecurity>
  <Lines>275</Lines>
  <Paragraphs>77</Paragraphs>
  <ScaleCrop>false</ScaleCrop>
  <HeadingPairs>
    <vt:vector size="6" baseType="variant">
      <vt:variant>
        <vt:lpstr>Název</vt:lpstr>
      </vt:variant>
      <vt:variant>
        <vt:i4>1</vt:i4>
      </vt:variant>
      <vt:variant>
        <vt:lpstr>Title</vt:lpstr>
      </vt:variant>
      <vt:variant>
        <vt:i4>1</vt:i4>
      </vt:variant>
      <vt:variant>
        <vt:lpstr>Naslov</vt:lpstr>
      </vt:variant>
      <vt:variant>
        <vt:i4>1</vt:i4>
      </vt:variant>
    </vt:vector>
  </HeadingPairs>
  <TitlesOfParts>
    <vt:vector size="3" baseType="lpstr">
      <vt:lpstr>SOR '15</vt:lpstr>
      <vt:lpstr>SOR '15</vt:lpstr>
      <vt:lpstr>SOR '15</vt:lpstr>
    </vt:vector>
  </TitlesOfParts>
  <Company>FGG</Company>
  <LinksUpToDate>false</LinksUpToDate>
  <CharactersWithSpaces>38651</CharactersWithSpaces>
  <SharedDoc>false</SharedDoc>
  <HLinks>
    <vt:vector size="12" baseType="variant">
      <vt:variant>
        <vt:i4>2883667</vt:i4>
      </vt:variant>
      <vt:variant>
        <vt:i4>6</vt:i4>
      </vt:variant>
      <vt:variant>
        <vt:i4>0</vt:i4>
      </vt:variant>
      <vt:variant>
        <vt:i4>5</vt:i4>
      </vt:variant>
      <vt:variant>
        <vt:lpwstr>mailto:sor11@fis.unm.si</vt:lpwstr>
      </vt:variant>
      <vt:variant>
        <vt:lpwstr/>
      </vt:variant>
      <vt:variant>
        <vt:i4>4849687</vt:i4>
      </vt:variant>
      <vt:variant>
        <vt:i4>3</vt:i4>
      </vt:variant>
      <vt:variant>
        <vt:i4>0</vt:i4>
      </vt:variant>
      <vt:variant>
        <vt:i4>5</vt:i4>
      </vt:variant>
      <vt:variant>
        <vt:lpwstr>http://sor11.fis.unm.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R '15</dc:title>
  <dc:creator>Samo Drobne</dc:creator>
  <cp:lastModifiedBy>Petr Průcha</cp:lastModifiedBy>
  <cp:revision>8</cp:revision>
  <cp:lastPrinted>2021-06-01T08:58:00Z</cp:lastPrinted>
  <dcterms:created xsi:type="dcterms:W3CDTF">2021-07-29T16:21:00Z</dcterms:created>
  <dcterms:modified xsi:type="dcterms:W3CDTF">2021-07-30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COegRoc"/&gt;&lt;style id="http://www.zotero.org/styles/elsevier-with-titles-alphabetical" hasBibliography="1" bibliographyStyleHasBeenSet="1"/&gt;&lt;prefs&gt;&lt;pref name="fieldType" value="Field"/&gt;&lt;/prefs&gt;&lt;</vt:lpwstr>
  </property>
  <property fmtid="{D5CDD505-2E9C-101B-9397-08002B2CF9AE}" pid="3" name="ZOTERO_PREF_2">
    <vt:lpwstr>/data&gt;</vt:lpwstr>
  </property>
</Properties>
</file>